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xml:space="preserve">, </w:t>
      </w:r>
      <w:proofErr w:type="spellStart"/>
      <w:r>
        <w:t>Raluca</w:t>
      </w:r>
      <w:proofErr w:type="spellEnd"/>
      <w:r>
        <w:t xml:space="preserve">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proofErr w:type="spellStart"/>
      <w:r>
        <w:t>placehoder-raluca</w:t>
      </w:r>
      <w:proofErr w:type="spellEnd"/>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w:t>
      </w:r>
      <w:proofErr w:type="spellStart"/>
      <w:r>
        <w:t>Ardelean</w:t>
      </w:r>
      <w:proofErr w:type="spellEnd"/>
      <w:r>
        <w:t xml:space="preserve">: </w:t>
      </w:r>
      <w:r w:rsidRPr="00567AA9">
        <w:rPr>
          <w:bCs/>
        </w:rPr>
        <w:t>0000-0002-0098-4228</w:t>
      </w:r>
    </w:p>
    <w:p w14:paraId="044F9C62" w14:textId="77777777" w:rsidR="00FF30DF" w:rsidRDefault="00FF30DF" w:rsidP="00FF30DF">
      <w:pPr>
        <w:rPr>
          <w:bCs/>
        </w:rPr>
      </w:pPr>
      <w:proofErr w:type="spellStart"/>
      <w:r>
        <w:rPr>
          <w:bCs/>
        </w:rPr>
        <w:t>Raluca</w:t>
      </w:r>
      <w:proofErr w:type="spellEnd"/>
      <w:r>
        <w:rPr>
          <w:bCs/>
        </w:rPr>
        <w:t xml:space="preserve"> Laura </w:t>
      </w:r>
      <w:proofErr w:type="spellStart"/>
      <w:r>
        <w:rPr>
          <w:bCs/>
        </w:rPr>
        <w:t>Portase</w:t>
      </w:r>
      <w:proofErr w:type="spellEnd"/>
      <w:r>
        <w:rPr>
          <w:bCs/>
        </w:rPr>
        <w:t xml:space="preserv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proofErr w:type="spellStart"/>
      <w:r>
        <w:t>TBW</w:t>
      </w:r>
      <w:r w:rsidRPr="00FF30DF">
        <w:t>ritten</w:t>
      </w:r>
      <w:proofErr w:type="spellEnd"/>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proofErr w:type="spellStart"/>
      <w:r>
        <w:t>TBAdded</w:t>
      </w:r>
      <w:proofErr w:type="spellEnd"/>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71332514" w:rsidR="00FF30DF" w:rsidRDefault="00A76390" w:rsidP="00FF30DF">
      <w:pPr>
        <w:pStyle w:val="Heading2"/>
      </w:pPr>
      <w:r>
        <w:t xml:space="preserve">Spike Sorting </w:t>
      </w:r>
    </w:p>
    <w:p w14:paraId="6AA24A7A" w14:textId="70CEB0E2"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531BA6">
        <w:instrText xml:space="preserve"> ADDIN ZOTERO_ITEM CSL_CITATION {"citationID":"oRCNRuqP","properties":{"formattedCitation":"(1)","plainCitation":"(1)","noteIndex":0},"citationItems":[{"id":324,"uris":["http://zotero.org/users/8619560/items/FJVC46PD"],"itemData":{"id":32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531BA6">
        <w:instrText xml:space="preserve"> ADDIN ZOTERO_ITEM CSL_CITATION {"citationID":"kI0QIKvb","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531BA6">
        <w:instrText xml:space="preserve"> ADDIN ZOTERO_ITEM CSL_CITATION {"citationID":"WmLU3kI3","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531BA6">
        <w:instrText xml:space="preserve"> ADDIN ZOTERO_ITEM CSL_CITATION {"citationID":"7uUbmY3v","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531BA6">
        <w:instrText xml:space="preserve"> ADDIN ZOTERO_ITEM CSL_CITATION {"citationID":"tgtsBf4B","properties":{"formattedCitation":"(4)","plainCitation":"(4)","noteIndex":0},"citationItems":[{"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75A58266" w:rsidR="00284D80" w:rsidRPr="00E212E4" w:rsidRDefault="001240F0" w:rsidP="00E212E4">
      <w:pPr>
        <w:rPr>
          <w:lang w:val="en-GB"/>
        </w:rPr>
      </w:pPr>
      <w:r>
        <w:t xml:space="preserve">The </w:t>
      </w:r>
      <w:r w:rsidR="00927E19">
        <w:t>canonical</w:t>
      </w:r>
      <w:r>
        <w:t xml:space="preserve"> approach to spike sorting</w:t>
      </w:r>
      <w:r w:rsidR="00E212E4">
        <w:t xml:space="preserve"> </w:t>
      </w:r>
      <w:r w:rsidR="00E212E4">
        <w:fldChar w:fldCharType="begin"/>
      </w:r>
      <w:r w:rsidR="00531BA6">
        <w:instrText xml:space="preserve"> ADDIN ZOTERO_ITEM CSL_CITATION {"citationID":"J0VJiLMd","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w:t>
      </w:r>
      <w:r w:rsidR="00927E19">
        <w:t xml:space="preserve">s a pipeline of four </w:t>
      </w:r>
      <w:proofErr w:type="spellStart"/>
      <w:r w:rsidR="00927E19">
        <w:t>sequantial</w:t>
      </w:r>
      <w:proofErr w:type="spellEnd"/>
      <w:r>
        <w:t xml:space="preserve">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531BA6">
        <w:instrText xml:space="preserve"> ADDIN ZOTERO_ITEM CSL_CITATION {"citationID":"bO8ArP96","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w:t>
      </w:r>
      <w:proofErr w:type="spellStart"/>
      <w:r w:rsidR="000730BA">
        <w:t>thresholding</w:t>
      </w:r>
      <w:proofErr w:type="spellEnd"/>
      <w:r w:rsidR="000730BA">
        <w:t xml:space="preserve">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w:t>
      </w:r>
      <w:r w:rsidR="009F03E4">
        <w:lastRenderedPageBreak/>
        <w:t xml:space="preserve">as spikes and losing spikes of lower amplitude. </w:t>
      </w:r>
      <w:r w:rsidR="004E3092">
        <w:t xml:space="preserve">Feature extraction is </w:t>
      </w:r>
      <w:proofErr w:type="spellStart"/>
      <w:r w:rsidR="004E3092">
        <w:t>utilised</w:t>
      </w:r>
      <w:proofErr w:type="spellEnd"/>
      <w:r w:rsidR="004E3092">
        <w:t xml:space="preserve">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6B1C090D" w14:textId="68A8081F" w:rsidR="003E78C4"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w:t>
      </w:r>
      <w:r w:rsidR="00DC69FF">
        <w:t>low dimensional</w:t>
      </w:r>
      <w:r w:rsidR="004A7D38">
        <w:t xml:space="preserve"> space. Th</w:t>
      </w:r>
      <w:r w:rsidR="00DC69FF">
        <w:t>is</w:t>
      </w:r>
      <w:r w:rsidR="004A7D38">
        <w:t xml:space="preserve"> reduced space was generated by simple features</w:t>
      </w:r>
      <w:r w:rsidR="00DC69FF">
        <w:t xml:space="preserve"> </w:t>
      </w:r>
      <w:r w:rsidR="003E78C4">
        <w:fldChar w:fldCharType="begin"/>
      </w:r>
      <w:r w:rsidR="00531BA6">
        <w:instrText xml:space="preserve"> ADDIN ZOTERO_ITEM CSL_CITATION {"citationID":"v8pe5Rp4","properties":{"formattedCitation":"(6)","plainCitation":"(6)","noteIndex":0},"citationItems":[{"id":86,"uris":["http://zotero.org/users/8619560/items/NCHFRRM4"],"itemData":{"id":86,"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rsidR="003E78C4">
        <w:fldChar w:fldCharType="separate"/>
      </w:r>
      <w:r w:rsidR="00531BA6" w:rsidRPr="00531BA6">
        <w:t>(6)</w:t>
      </w:r>
      <w:r w:rsidR="003E78C4">
        <w:fldChar w:fldCharType="end"/>
      </w:r>
      <w:r w:rsidR="003E78C4">
        <w:t xml:space="preserve"> </w:t>
      </w:r>
      <w:r w:rsidR="00DC69FF">
        <w:fldChar w:fldCharType="begin"/>
      </w:r>
      <w:r w:rsidR="00531BA6">
        <w:instrText xml:space="preserve"> ADDIN ZOTERO_ITEM CSL_CITATION {"citationID":"FlzLhMzz","properties":{"formattedCitation":"(7)","plainCitation":"(7)","noteIndex":0},"citationItems":[{"id":83,"uris":["http://zotero.org/users/8619560/items/6Z6MAAWG"],"itemData":{"id":83,"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rsidR="00DC69FF">
        <w:fldChar w:fldCharType="separate"/>
      </w:r>
      <w:r w:rsidR="00531BA6" w:rsidRPr="00531BA6">
        <w:t>(7)</w:t>
      </w:r>
      <w:r w:rsidR="00DC69FF">
        <w:fldChar w:fldCharType="end"/>
      </w:r>
      <w:r w:rsidR="004A7D38">
        <w:t xml:space="preserve"> such as amplitude, width</w:t>
      </w:r>
      <w:r w:rsidR="00DC69FF">
        <w:t>, the peak-to-trough ratio</w:t>
      </w:r>
      <w:r w:rsidR="004A7D38">
        <w:t xml:space="preserve">. </w:t>
      </w:r>
      <w:r w:rsidR="007204E4">
        <w:t>Using t</w:t>
      </w:r>
      <w:r w:rsidR="00DC69FF">
        <w:t>he peak-to-trough ratio</w:t>
      </w:r>
      <w:r w:rsidR="007204E4">
        <w:t xml:space="preserve"> feature was found to be useful in determining the type of neuron as</w:t>
      </w:r>
      <w:r w:rsidR="00DC69FF">
        <w:t xml:space="preserve"> narrow spikes</w:t>
      </w:r>
      <w:r w:rsidR="007204E4">
        <w:t xml:space="preserve"> (small peak-to-trough ratio) are representative of inhibitory neurons</w:t>
      </w:r>
      <w:r w:rsidR="00DC69FF">
        <w:t>, while excitatory</w:t>
      </w:r>
      <w:r w:rsidR="00795CBB">
        <w:t xml:space="preserve"> neurons have wider spikes</w:t>
      </w:r>
      <w:r w:rsidR="00DC69FF">
        <w:t xml:space="preserve"> </w:t>
      </w:r>
      <w:r w:rsidR="00DC69FF">
        <w:fldChar w:fldCharType="begin"/>
      </w:r>
      <w:r w:rsidR="00531BA6">
        <w:instrText xml:space="preserve"> ADDIN ZOTERO_ITEM CSL_CITATION {"citationID":"4SLejONZ","properties":{"formattedCitation":"(8)","plainCitation":"(8)","noteIndex":0},"citationItems":[{"id":82,"uris":["http://zotero.org/users/8619560/items/7Q9JIGTS"],"itemData":{"id":82,"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rsidR="00DC69FF">
        <w:fldChar w:fldCharType="separate"/>
      </w:r>
      <w:r w:rsidR="00531BA6" w:rsidRPr="00531BA6">
        <w:t>(8)</w:t>
      </w:r>
      <w:r w:rsidR="00DC69FF">
        <w:fldChar w:fldCharType="end"/>
      </w:r>
      <w:r w:rsidR="00DC69FF">
        <w:t>.</w:t>
      </w:r>
      <w:r w:rsidR="003E78C4">
        <w:t xml:space="preserve"> </w:t>
      </w:r>
      <w:r w:rsidR="00171072">
        <w:t xml:space="preserve">Since the 1950s, the number of recorded neurons has increased exponentially </w:t>
      </w:r>
      <w:r w:rsidR="00171072">
        <w:fldChar w:fldCharType="begin"/>
      </w:r>
      <w:r w:rsidR="00531BA6">
        <w:instrText xml:space="preserve"> ADDIN ZOTERO_ITEM CSL_CITATION {"citationID":"4mfnpbi9","properties":{"formattedCitation":"(9)","plainCitation":"(9)","noteIndex":0},"citationItems":[{"id":94,"uris":["http://zotero.org/users/8619560/items/PU52CY6Y"],"itemData":{"id":94,"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171072">
        <w:fldChar w:fldCharType="separate"/>
      </w:r>
      <w:r w:rsidR="00531BA6" w:rsidRPr="00531BA6">
        <w:t>(9)</w:t>
      </w:r>
      <w:r w:rsidR="00171072">
        <w:fldChar w:fldCharType="end"/>
      </w:r>
      <w:r w:rsidR="00171072">
        <w:t xml:space="preserve"> rendering manual approaches unfeasible and recent developments in recording hardware </w:t>
      </w:r>
      <w:r w:rsidR="00171072">
        <w:fldChar w:fldCharType="begin"/>
      </w:r>
      <w:r w:rsidR="00531BA6">
        <w:instrText xml:space="preserve"> ADDIN ZOTERO_ITEM CSL_CITATION {"citationID":"1I887GHm","properties":{"formattedCitation":"(4,10)","plainCitation":"(4,10)","noteIndex":0},"citationItems":[{"id":415,"uris":["http://zotero.org/users/8619560/items/2PX9LC5T"],"itemData":{"id":415,"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176,"uris":["http://zotero.org/users/8619560/items/LL46SGFD"],"itemData":{"id":1176,"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171072">
        <w:fldChar w:fldCharType="separate"/>
      </w:r>
      <w:r w:rsidR="00531BA6" w:rsidRPr="00531BA6">
        <w:t>(4,10)</w:t>
      </w:r>
      <w:r w:rsidR="00171072">
        <w:fldChar w:fldCharType="end"/>
      </w:r>
      <w:r w:rsidR="00171072">
        <w:t xml:space="preserve"> are following this trend. </w:t>
      </w:r>
      <w:r w:rsidR="003E78C4">
        <w:t xml:space="preserve">Through empirical analysis, </w:t>
      </w:r>
      <w:proofErr w:type="spellStart"/>
      <w:r w:rsidR="003E78C4">
        <w:t>probabilistics</w:t>
      </w:r>
      <w:proofErr w:type="spellEnd"/>
      <w:r w:rsidR="003E78C4">
        <w:t xml:space="preserve"> models were created that were able to leverage the entire spike waveform </w:t>
      </w:r>
      <w:r w:rsidR="003E78C4">
        <w:fldChar w:fldCharType="begin"/>
      </w:r>
      <w:r w:rsidR="00531BA6">
        <w:instrText xml:space="preserve"> ADDIN ZOTERO_ITEM CSL_CITATION {"citationID":"IXBUoJKI","properties":{"formattedCitation":"(11)","plainCitation":"(11)","noteIndex":0},"citationItems":[{"id":85,"uris":["http://zotero.org/users/8619560/items/G552U4QG"],"itemData":{"id":85,"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rsidR="003E78C4">
        <w:fldChar w:fldCharType="separate"/>
      </w:r>
      <w:r w:rsidR="00531BA6" w:rsidRPr="00531BA6">
        <w:t>(11)</w:t>
      </w:r>
      <w:r w:rsidR="003E78C4">
        <w:fldChar w:fldCharType="end"/>
      </w:r>
      <w:r w:rsidR="003E78C4">
        <w:t xml:space="preserve"> allowing for the processing of a low number of electrodes. Later, the high-dimensional space of the spike waveform was projected to lower-dimensional spaces by applying PCA </w:t>
      </w:r>
      <w:r w:rsidR="003E78C4">
        <w:fldChar w:fldCharType="begin"/>
      </w:r>
      <w:r w:rsidR="00531BA6">
        <w:instrText xml:space="preserve"> ADDIN ZOTERO_ITEM CSL_CITATION {"citationID":"nAVfSeB5","properties":{"formattedCitation":"(12)","plainCitation":"(12)","noteIndex":0},"citationItems":[{"id":84,"uris":["http://zotero.org/users/8619560/items/SQFZRK7H"],"itemData":{"id":84,"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rsidR="003E78C4">
        <w:fldChar w:fldCharType="separate"/>
      </w:r>
      <w:r w:rsidR="00531BA6" w:rsidRPr="00531BA6">
        <w:t>(12)</w:t>
      </w:r>
      <w:r w:rsidR="003E78C4">
        <w:fldChar w:fldCharType="end"/>
      </w:r>
      <w:r w:rsidR="003E78C4">
        <w:t xml:space="preserve"> and time-frequency transforms (such as the Wavelet Transform </w:t>
      </w:r>
      <w:r w:rsidR="003E78C4">
        <w:fldChar w:fldCharType="begin"/>
      </w:r>
      <w:r w:rsidR="00531BA6">
        <w:instrText xml:space="preserve"> ADDIN ZOTERO_ITEM CSL_CITATION {"citationID":"xdvOPIMo","properties":{"formattedCitation":"(13)","plainCitation":"(13)","noteIndex":0},"citationItems":[{"id":32,"uris":["http://zotero.org/users/8619560/items/J43TFY6H"],"itemData":{"id":32,"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rsidR="003E78C4">
        <w:fldChar w:fldCharType="separate"/>
      </w:r>
      <w:r w:rsidR="00531BA6" w:rsidRPr="00531BA6">
        <w:t>(13)</w:t>
      </w:r>
      <w:r w:rsidR="003E78C4">
        <w:fldChar w:fldCharType="end"/>
      </w:r>
      <w:r w:rsidR="003E78C4">
        <w:t>) have started being used to introduce the frequency information in the computation.</w:t>
      </w:r>
      <w:r w:rsidR="00171072">
        <w:t xml:space="preserve"> </w:t>
      </w:r>
    </w:p>
    <w:p w14:paraId="2ADA6E12" w14:textId="77777777" w:rsidR="00DC69FF" w:rsidRDefault="00DC69FF" w:rsidP="00284D80">
      <w:pPr>
        <w:spacing w:after="0"/>
      </w:pPr>
    </w:p>
    <w:p w14:paraId="248170A8" w14:textId="36E5D99F" w:rsidR="00DC69FF" w:rsidRDefault="00311601" w:rsidP="00284D80">
      <w:pPr>
        <w:spacing w:after="0"/>
      </w:pPr>
      <w:r>
        <w:t xml:space="preserve">The choice of approach is also </w:t>
      </w:r>
      <w:proofErr w:type="spellStart"/>
      <w:r>
        <w:t>depedent</w:t>
      </w:r>
      <w:proofErr w:type="spellEnd"/>
      <w:r>
        <w:t xml:space="preserve"> upon the </w:t>
      </w:r>
      <w:r w:rsidR="00212AD9">
        <w:t>nature of the analysis</w:t>
      </w:r>
      <w:r>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p>
    <w:p w14:paraId="6586E271" w14:textId="77777777" w:rsidR="00DC69FF" w:rsidRDefault="00DC69FF" w:rsidP="00284D80">
      <w:pPr>
        <w:spacing w:after="0"/>
      </w:pPr>
    </w:p>
    <w:p w14:paraId="0CA03C02" w14:textId="1F2AEAA2" w:rsidR="003E78C4" w:rsidRDefault="00F84147" w:rsidP="00284D80">
      <w:pPr>
        <w:spacing w:after="0"/>
      </w:pPr>
      <w:r>
        <w:t>A common approach taken lately is template matching</w:t>
      </w:r>
      <w:r w:rsidR="004164DA">
        <w:t xml:space="preserve"> </w:t>
      </w:r>
      <w:r w:rsidR="004164DA">
        <w:fldChar w:fldCharType="begin"/>
      </w:r>
      <w:r w:rsidR="00531BA6">
        <w:instrText xml:space="preserve"> ADDIN ZOTERO_ITEM CSL_CITATION {"citationID":"KmkUq83m","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531BA6" w:rsidRPr="00531BA6">
        <w:t>(14)</w:t>
      </w:r>
      <w:r w:rsidR="004164DA">
        <w:fldChar w:fldCharType="end"/>
      </w:r>
      <w:r>
        <w:t xml:space="preserve"> on subsets of data</w:t>
      </w:r>
      <w:r w:rsidR="007E1FB4">
        <w:t xml:space="preserve">, usually this approach substitutes the steps of spike </w:t>
      </w:r>
      <w:proofErr w:type="spellStart"/>
      <w:r w:rsidR="007E1FB4">
        <w:t>detetion</w:t>
      </w:r>
      <w:proofErr w:type="spellEnd"/>
      <w:r w:rsidR="007E1FB4">
        <w:t xml:space="preserve">, feature extraction and even clustering in the canonical spike sorting pipeline. </w:t>
      </w:r>
      <w:r w:rsidR="001B1D0B">
        <w:t xml:space="preserve">Due to it being applied on subsets </w:t>
      </w:r>
      <w:r w:rsidR="004164DA">
        <w:t xml:space="preserve">rather than the whole data, it is an efficient approach from a computational perspective. </w:t>
      </w:r>
      <w:r w:rsidR="003A260D">
        <w:t xml:space="preserve">One such algorithm that employs template matching is M-Sorter </w:t>
      </w:r>
      <w:r w:rsidR="003A260D">
        <w:fldChar w:fldCharType="begin"/>
      </w:r>
      <w:r w:rsidR="00531BA6">
        <w:instrText xml:space="preserve"> ADDIN ZOTERO_ITEM CSL_CITATION {"citationID":"QNb5UfHi","properties":{"formattedCitation":"(15)","plainCitation":"(15)","noteIndex":0},"citationItems":[{"id":80,"uris":["http://zotero.org/users/8619560/items/EWNH2FNW"],"itemData":{"id":80,"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rsidR="003A260D">
        <w:fldChar w:fldCharType="separate"/>
      </w:r>
      <w:r w:rsidR="00531BA6" w:rsidRPr="00531BA6">
        <w:t>(15)</w:t>
      </w:r>
      <w:r w:rsidR="003A260D">
        <w:fldChar w:fldCharType="end"/>
      </w:r>
      <w:r w:rsidR="003A260D">
        <w:t xml:space="preserve">. M-Sorter is an automated approach to spike detection and classification </w:t>
      </w:r>
      <w:r w:rsidR="003E78C4">
        <w:t xml:space="preserve">based on coefficients obtained through the wavelet transform and template matching. </w:t>
      </w:r>
      <w:r w:rsidR="00654F7F">
        <w:t xml:space="preserve">This method can be seen as a two-stage process when applied to the filtered signal. </w:t>
      </w:r>
      <w:r w:rsidR="000F2536">
        <w:t>It employs correlation of the wavelet coefficients for the detection of the spikes, while through the use of K-Means templates are generated which are used in the assignment of spikes to the neurons that produced them</w:t>
      </w:r>
      <w:r w:rsidR="002E7FB7">
        <w:t xml:space="preserve"> (</w:t>
      </w:r>
      <w:r w:rsidR="00EB0756">
        <w:t xml:space="preserve">considered </w:t>
      </w:r>
      <w:r w:rsidR="007330C7">
        <w:t xml:space="preserve">to be </w:t>
      </w:r>
      <w:r w:rsidR="00EB0756">
        <w:t>that which has</w:t>
      </w:r>
      <w:r w:rsidR="002E7FB7">
        <w:t xml:space="preserve"> the smallest distance)</w:t>
      </w:r>
      <w:r w:rsidR="000F2536">
        <w:t xml:space="preserve">. </w:t>
      </w:r>
    </w:p>
    <w:p w14:paraId="0A876E6E" w14:textId="77777777" w:rsidR="009D45D9" w:rsidRDefault="009D45D9" w:rsidP="001276F3">
      <w:pPr>
        <w:spacing w:after="0"/>
      </w:pPr>
    </w:p>
    <w:p w14:paraId="643452C8" w14:textId="009C0D4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531BA6">
        <w:instrText xml:space="preserve"> ADDIN ZOTERO_ITEM CSL_CITATION {"citationID":"SxrGb9x3","properties":{"formattedCitation":"(16,17)","plainCitation":"(16,17)","noteIndex":0},"citationItems":[{"id":"8mdVVFhR/pHeCl2Tg","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181,"uris":["http://zotero.org/users/8619560/items/95EDZ9FG"],"itemData":{"id":1181,"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531BA6" w:rsidRPr="00531BA6">
        <w:t>(16,17)</w:t>
      </w:r>
      <w:r w:rsidRPr="004164DA">
        <w:fldChar w:fldCharType="end"/>
      </w:r>
      <w:r w:rsidRPr="004164DA">
        <w:t xml:space="preserve"> does not exist for feature extraction algorithms </w:t>
      </w:r>
      <w:r w:rsidRPr="004164DA">
        <w:fldChar w:fldCharType="begin"/>
      </w:r>
      <w:r w:rsidR="00531BA6">
        <w:instrText xml:space="preserve"> ADDIN ZOTERO_ITEM CSL_CITATION {"citationID":"ZQb6V8Ie","properties":{"formattedCitation":"(2,5)","plainCitation":"(2,5)","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w:t>
      </w:r>
      <w:r w:rsidRPr="004164DA">
        <w:lastRenderedPageBreak/>
        <w:t xml:space="preserve">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4FA0BD92" w:rsidR="00105759" w:rsidRDefault="00AC44D9" w:rsidP="00105759">
      <w:pPr>
        <w:spacing w:after="0"/>
      </w:pPr>
      <w:r>
        <w:t>The classical te</w:t>
      </w:r>
      <w:r w:rsidR="00F22F92">
        <w:t>ch</w:t>
      </w:r>
      <w:r>
        <w:t xml:space="preserve">niques for </w:t>
      </w:r>
      <w:proofErr w:type="spellStart"/>
      <w:r>
        <w:t>dimensinality</w:t>
      </w:r>
      <w:proofErr w:type="spellEnd"/>
      <w:r>
        <w:t xml:space="preserve"> reduction, such as PCA and MDS, are computationally </w:t>
      </w:r>
      <w:proofErr w:type="spellStart"/>
      <w:r>
        <w:t>eficient</w:t>
      </w:r>
      <w:proofErr w:type="spellEnd"/>
      <w:r>
        <w:t xml:space="preserve"> and perfectly able to find the structure of linear spaces</w:t>
      </w:r>
      <w:r w:rsidR="002E6615">
        <w:t xml:space="preserve"> </w:t>
      </w:r>
      <w:r w:rsidR="002E6615">
        <w:fldChar w:fldCharType="begin"/>
      </w:r>
      <w:r w:rsidR="00531BA6">
        <w:instrText xml:space="preserve"> ADDIN ZOTERO_ITEM CSL_CITATION {"citationID":"8q5j9DZr","properties":{"formattedCitation":"(18)","plainCitation":"(18)","noteIndex":0},"citationItems":[{"id":1161,"uris":["http://zotero.org/users/8619560/items/7JXSUVCU"],"itemData":{"id":1161,"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531BA6" w:rsidRPr="00531BA6">
        <w:t>(18)</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531BA6">
        <w:instrText xml:space="preserve"> ADDIN ZOTERO_ITEM CSL_CITATION {"citationID":"OqbjMBY7","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531BA6" w:rsidRPr="00531BA6">
        <w:t>(19)</w:t>
      </w:r>
      <w:r w:rsidR="00436D77">
        <w:fldChar w:fldCharType="end"/>
      </w:r>
      <w:r w:rsidR="00436D77">
        <w:t xml:space="preserve">. Non-linear manifold learning algorithms seek to discover a low-dimensional embedding (or a manifold) within the high-dimensional input data. These methods are capable of preserving the </w:t>
      </w:r>
      <w:proofErr w:type="spellStart"/>
      <w:r w:rsidR="00436D77">
        <w:t>intristic</w:t>
      </w:r>
      <w:proofErr w:type="spellEnd"/>
      <w:r w:rsidR="00436D77">
        <w:t xml:space="preserve"> geometry (including local </w:t>
      </w:r>
      <w:proofErr w:type="spellStart"/>
      <w:r w:rsidR="00436D77">
        <w:t>neighbourshood</w:t>
      </w:r>
      <w:proofErr w:type="spellEnd"/>
      <w:r w:rsidR="00436D77">
        <w:t xml:space="preserve"> and data topology) through their approximation of the underlying manifold, rather than relying on global linear projections such as PCA </w:t>
      </w:r>
      <w:r w:rsidR="00436D77">
        <w:fldChar w:fldCharType="begin"/>
      </w:r>
      <w:r w:rsidR="00531BA6">
        <w:instrText xml:space="preserve"> ADDIN ZOTERO_ITEM CSL_CITATION {"citationID":"AcSXLI4b","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531BA6" w:rsidRPr="00531BA6">
        <w:t>(20)</w:t>
      </w:r>
      <w:r w:rsidR="00436D77">
        <w:fldChar w:fldCharType="end"/>
      </w:r>
      <w:r w:rsidR="00436D77" w:rsidRPr="00105759">
        <w:t xml:space="preserve"> </w:t>
      </w:r>
      <w:r w:rsidR="00436D77">
        <w:fldChar w:fldCharType="begin"/>
      </w:r>
      <w:r w:rsidR="00531BA6">
        <w:instrText xml:space="preserve"> ADDIN ZOTERO_ITEM CSL_CITATION {"citationID":"BgvYsA5o","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531BA6" w:rsidRPr="00531BA6">
        <w:t>(21)</w:t>
      </w:r>
      <w:r w:rsidR="00436D77">
        <w:fldChar w:fldCharType="end"/>
      </w:r>
      <w:r w:rsidR="00436D77">
        <w:t>.</w:t>
      </w:r>
    </w:p>
    <w:p w14:paraId="3680034C" w14:textId="77777777" w:rsidR="008E77F5" w:rsidRDefault="008E77F5" w:rsidP="00105759">
      <w:pPr>
        <w:spacing w:after="0"/>
      </w:pPr>
    </w:p>
    <w:p w14:paraId="138E8A27" w14:textId="53D3CD2A" w:rsidR="008E77F5" w:rsidRDefault="008E77F5" w:rsidP="00105759">
      <w:pPr>
        <w:spacing w:after="0"/>
      </w:pPr>
      <w:r>
        <w:t xml:space="preserve">In spike sorting, each detected spike waveform can be viewed as a high-dimensional vector. We can consider that the shapes of spikes vary from their ‘true shape’ due to recording artifacts. Therefore, non-linear manifold feature extraction techniques may be able to disentangle these factors by yielding </w:t>
      </w:r>
      <w:proofErr w:type="spellStart"/>
      <w:r>
        <w:t>embeddings</w:t>
      </w:r>
      <w:proofErr w:type="spellEnd"/>
      <w:r>
        <w:t xml:space="preserve"> that are robust to perturbations</w:t>
      </w:r>
      <w:r w:rsidR="00B0501B">
        <w:t xml:space="preserve"> </w:t>
      </w:r>
      <w:r w:rsidR="00B0501B">
        <w:fldChar w:fldCharType="begin"/>
      </w:r>
      <w:r w:rsidR="00531BA6">
        <w:instrText xml:space="preserve"> ADDIN ZOTERO_ITEM CSL_CITATION {"citationID":"6HZmpJRP","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531BA6" w:rsidRPr="00531BA6">
        <w:t>(22)</w:t>
      </w:r>
      <w:r w:rsidR="00B0501B">
        <w:fldChar w:fldCharType="end"/>
      </w:r>
      <w:r>
        <w:t xml:space="preserve"> and offer </w:t>
      </w:r>
      <w:proofErr w:type="spellStart"/>
      <w:r>
        <w:t>separability</w:t>
      </w:r>
      <w:proofErr w:type="spellEnd"/>
      <w:r>
        <w:t xml:space="preserve"> in overlapping clusters (generated by linear techniques). </w:t>
      </w:r>
      <w:r w:rsidR="00B0501B">
        <w:t xml:space="preserve">Moreover, modern manifold techniques have been designed to handle large volumes of data by employing sparse </w:t>
      </w:r>
      <w:proofErr w:type="spellStart"/>
      <w:r w:rsidR="00B0501B">
        <w:t>neighbourhoods</w:t>
      </w:r>
      <w:proofErr w:type="spellEnd"/>
      <w:r w:rsidR="00B0501B">
        <w:t xml:space="preserve"> </w:t>
      </w:r>
      <w:proofErr w:type="spellStart"/>
      <w:r w:rsidR="00B0501B">
        <w:t>graps</w:t>
      </w:r>
      <w:proofErr w:type="spellEnd"/>
      <w:r w:rsidR="00B0501B">
        <w:t xml:space="preserve"> and </w:t>
      </w:r>
      <w:proofErr w:type="spellStart"/>
      <w:r w:rsidR="00B0501B">
        <w:t>optimisation</w:t>
      </w:r>
      <w:proofErr w:type="spellEnd"/>
      <w:r w:rsidR="00B0501B">
        <w:t xml:space="preserve"> for scalability </w:t>
      </w:r>
      <w:r w:rsidR="00B0501B">
        <w:fldChar w:fldCharType="begin"/>
      </w:r>
      <w:r w:rsidR="00531BA6">
        <w:instrText xml:space="preserve"> ADDIN ZOTERO_ITEM CSL_CITATION {"citationID":"TYfIiBVi","properties":{"formattedCitation":"(23,24)","plainCitation":"(23,24)","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rsidR="00B0501B">
        <w:fldChar w:fldCharType="separate"/>
      </w:r>
      <w:r w:rsidR="00531BA6" w:rsidRPr="00531BA6">
        <w:t>(23,24)</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w:t>
      </w:r>
      <w:proofErr w:type="spellStart"/>
      <w:r>
        <w:t>TBRewritten</w:t>
      </w:r>
      <w:proofErr w:type="spellEnd"/>
      <w:r>
        <w:t>]</w:t>
      </w:r>
    </w:p>
    <w:p w14:paraId="0AFE978D" w14:textId="1F2A27F6" w:rsidR="00153EC8" w:rsidRPr="00153EC8" w:rsidRDefault="002B0E90" w:rsidP="00153EC8">
      <w:pPr>
        <w:spacing w:after="0"/>
      </w:pPr>
      <w:r>
        <w:t>S</w:t>
      </w:r>
      <w:r w:rsidR="00D961B8" w:rsidRPr="00D961B8">
        <w:t>pike sorting is inherently complex for several reasons.</w:t>
      </w:r>
      <w:r w:rsidR="00153EC8">
        <w:t xml:space="preserve"> </w:t>
      </w:r>
      <w:r w:rsidR="000F592B">
        <w:t>B</w:t>
      </w:r>
      <w:r w:rsidR="00153EC8">
        <w:t xml:space="preserve">rain recordings are inherently subject to the distortion of the spike waveforms due to the reasons specified above, these phenomena affecting spike shape generate clusters that do not have a well-defined separation boundary. </w:t>
      </w:r>
      <w:r w:rsidR="00BA14F3">
        <w:t xml:space="preserve">This overlap of clusters is a struggle for most clustering algorithms, especially if coupled with data imbalance. </w:t>
      </w:r>
      <w:r w:rsidR="00AC0EAE">
        <w:t xml:space="preserve">Cluster imbalance in neuronal data appears from the variability in firing rate of neurons. </w:t>
      </w:r>
      <w:r w:rsidR="00BB0814">
        <w:rPr>
          <w:lang w:val="en-GB"/>
        </w:rPr>
        <w:t>N</w:t>
      </w:r>
      <w:r w:rsidR="00BB0814" w:rsidRPr="00153EC8">
        <w:rPr>
          <w:lang w:val="en-GB"/>
        </w:rPr>
        <w:t>euronal activity is dynamically modulated by neural circuits, causing individual cells to fire at widely varying rates</w:t>
      </w:r>
      <w:r w:rsidR="00CB7A8B">
        <w:rPr>
          <w:lang w:val="en-GB"/>
        </w:rPr>
        <w:t xml:space="preserve"> </w:t>
      </w:r>
      <w:r w:rsidR="00CB7A8B" w:rsidRPr="00041F9F">
        <w:fldChar w:fldCharType="begin"/>
      </w:r>
      <w:r w:rsidR="00531BA6">
        <w:instrText xml:space="preserve"> ADDIN ZOTERO_ITEM CSL_CITATION {"citationID":"9LgWir6L","properties":{"formattedCitation":"(25)","plainCitation":"(25)","noteIndex":0},"citationItems":[{"id":443,"uris":["http://zotero.org/users/8619560/items/IS6QN2RD"],"itemData":{"id":443,"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CB7A8B" w:rsidRPr="00041F9F">
        <w:fldChar w:fldCharType="separate"/>
      </w:r>
      <w:r w:rsidR="00531BA6" w:rsidRPr="00531BA6">
        <w:t>(25)</w:t>
      </w:r>
      <w:r w:rsidR="00CB7A8B" w:rsidRPr="00041F9F">
        <w:fldChar w:fldCharType="end"/>
      </w:r>
      <w:r w:rsidR="00CB7A8B" w:rsidRPr="00041F9F">
        <w:t xml:space="preserve"> </w:t>
      </w:r>
      <w:r w:rsidR="00CB7A8B" w:rsidRPr="00041F9F">
        <w:fldChar w:fldCharType="begin"/>
      </w:r>
      <w:r w:rsidR="00531BA6">
        <w:instrText xml:space="preserve"> ADDIN ZOTERO_ITEM CSL_CITATION {"citationID":"gDYteSQG","properties":{"formattedCitation":"(26)","plainCitation":"(26)","noteIndex":0},"citationItems":[{"id":420,"uris":["http://zotero.org/users/8619560/items/WSDGLFB5"],"itemData":{"id":420,"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CB7A8B" w:rsidRPr="00041F9F">
        <w:fldChar w:fldCharType="separate"/>
      </w:r>
      <w:r w:rsidR="00531BA6" w:rsidRPr="00531BA6">
        <w:t>(26)</w:t>
      </w:r>
      <w:r w:rsidR="00CB7A8B" w:rsidRPr="00041F9F">
        <w:fldChar w:fldCharType="end"/>
      </w:r>
      <w:r w:rsidR="00BB0814" w:rsidRPr="00153EC8">
        <w:rPr>
          <w:lang w:val="en-GB"/>
        </w:rPr>
        <w:t>; this variability generates clusters of disparate sizes and yields an intrinsic imbalance in the dataset.</w:t>
      </w:r>
      <w:r w:rsidR="00901163" w:rsidRPr="00901163">
        <w:t xml:space="preserve"> </w:t>
      </w:r>
      <w:r w:rsidR="00901163">
        <w:t xml:space="preserve">Moreover, neuronal activity takes place on a millisecond timescale, thus even relatively short brain recording sessions can produce a vast quantity of data </w:t>
      </w:r>
      <w:r w:rsidR="00901163" w:rsidRPr="00041F9F">
        <w:fldChar w:fldCharType="begin"/>
      </w:r>
      <w:r w:rsidR="00531BA6">
        <w:instrText xml:space="preserve"> ADDIN ZOTERO_ITEM CSL_CITATION {"citationID":"84OEPtpq","properties":{"formattedCitation":"(3)","plainCitation":"(3)","noteIndex":0},"citationItems":[{"id":424,"uris":["http://zotero.org/users/8619560/items/VWR2BXRQ"],"itemData":{"id":424,"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901163" w:rsidRPr="00041F9F">
        <w:fldChar w:fldCharType="separate"/>
      </w:r>
      <w:r w:rsidR="00901163" w:rsidRPr="000F5AF6">
        <w:t>(3)</w:t>
      </w:r>
      <w:r w:rsidR="00901163" w:rsidRPr="00041F9F">
        <w:fldChar w:fldCharType="end"/>
      </w:r>
      <w:r w:rsidR="00901163">
        <w:t xml:space="preserve">. </w:t>
      </w:r>
      <w:r w:rsidR="00153EC8" w:rsidRPr="00153EC8">
        <w:rPr>
          <w:lang w:val="en-GB"/>
        </w:rPr>
        <w:t>In this context, single-unit activity refers to the spikes of one neuron that can be isolated as a single cluster, whereas spikes from more distant neurons typically appear with lower amplitudes</w:t>
      </w:r>
      <w:r w:rsidR="007275BB">
        <w:rPr>
          <w:lang w:val="en-GB"/>
        </w:rPr>
        <w:t xml:space="preserve"> (</w:t>
      </w:r>
      <w:r w:rsidR="007275BB" w:rsidRPr="00153EC8">
        <w:rPr>
          <w:lang w:val="en-GB"/>
        </w:rPr>
        <w:t>poor signal-to-noise ratio</w:t>
      </w:r>
      <w:r w:rsidR="007275BB">
        <w:rPr>
          <w:lang w:val="en-GB"/>
        </w:rPr>
        <w:t>)</w:t>
      </w:r>
      <w:r w:rsidR="00153EC8" w:rsidRPr="00153EC8">
        <w:rPr>
          <w:lang w:val="en-GB"/>
        </w:rPr>
        <w:t>, and cannot be reliably separated</w:t>
      </w:r>
      <w:r w:rsidR="0039357C">
        <w:rPr>
          <w:lang w:val="en-GB"/>
        </w:rPr>
        <w:t xml:space="preserve"> (resulting in a single cluster being identified)</w:t>
      </w:r>
      <w:r w:rsidR="00153EC8" w:rsidRPr="00153EC8">
        <w:rPr>
          <w:lang w:val="en-GB"/>
        </w:rPr>
        <w:t xml:space="preserve">—these are </w:t>
      </w:r>
      <w:r w:rsidR="00901163">
        <w:rPr>
          <w:lang w:val="en-GB"/>
        </w:rPr>
        <w:t>generally referred to</w:t>
      </w:r>
      <w:r w:rsidR="00153EC8" w:rsidRPr="00153EC8">
        <w:rPr>
          <w:lang w:val="en-GB"/>
        </w:rPr>
        <w:t xml:space="preserve"> as multiunit activity</w:t>
      </w:r>
      <w:r w:rsidR="00876286">
        <w:rPr>
          <w:lang w:val="en-GB"/>
        </w:rPr>
        <w:t xml:space="preserve"> </w:t>
      </w:r>
      <w:r w:rsidR="00876286" w:rsidRPr="00041F9F">
        <w:fldChar w:fldCharType="begin"/>
      </w:r>
      <w:r w:rsidR="00531BA6">
        <w:instrText xml:space="preserve"> ADDIN ZOTERO_ITEM CSL_CITATION {"citationID":"mnoQsHhs","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876286" w:rsidRPr="00041F9F">
        <w:fldChar w:fldCharType="separate"/>
      </w:r>
      <w:r w:rsidR="00876286" w:rsidRPr="00E91DC1">
        <w:t>(5)</w:t>
      </w:r>
      <w:r w:rsidR="00876286" w:rsidRPr="00041F9F">
        <w:fldChar w:fldCharType="end"/>
      </w:r>
      <w:r w:rsidR="00153EC8" w:rsidRPr="00153EC8">
        <w:rPr>
          <w:lang w:val="en-GB"/>
        </w:rPr>
        <w:t>.</w:t>
      </w:r>
    </w:p>
    <w:p w14:paraId="3499B47B" w14:textId="77777777" w:rsidR="00305ADA" w:rsidRDefault="00305ADA" w:rsidP="00305ADA">
      <w:pPr>
        <w:spacing w:after="0"/>
      </w:pPr>
    </w:p>
    <w:p w14:paraId="1EC1E600" w14:textId="63D90C69"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rsidR="00531BA6">
        <w:instrText xml:space="preserve"> ADDIN ZOTERO_ITEM CSL_CITATION {"citationID":"GKH8wVEn","properties":{"formattedCitation":"(27)","plainCitation":"(27)","noteIndex":0},"citationItems":[{"id":1160,"uris":["http://zotero.org/users/8619560/items/CU799GWR"],"itemData":{"id":1160,"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00531BA6" w:rsidRPr="00531BA6">
        <w:t>(27)</w:t>
      </w:r>
      <w:r>
        <w:fldChar w:fldCharType="end"/>
      </w:r>
      <w:r w:rsidRPr="00C42E44">
        <w:t xml:space="preserve"> </w:t>
      </w:r>
      <w:r>
        <w:t>and may be able to</w:t>
      </w:r>
      <w:r w:rsidR="00634F13" w:rsidRPr="00C42E44">
        <w:t xml:space="preserve"> </w:t>
      </w:r>
      <w:r>
        <w:t>simultaneously</w:t>
      </w:r>
      <w:r w:rsidR="00634F13" w:rsidRPr="00C42E44">
        <w:t xml:space="preserve"> </w:t>
      </w:r>
      <w:proofErr w:type="spellStart"/>
      <w:r w:rsidR="00634F13" w:rsidRPr="00C42E44">
        <w:t>denoise</w:t>
      </w:r>
      <w:proofErr w:type="spellEnd"/>
      <w:r w:rsidR="00634F13" w:rsidRPr="00C42E44">
        <w:t xml:space="preserv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w:t>
      </w:r>
      <w:proofErr w:type="spellStart"/>
      <w:r w:rsidR="00634F13" w:rsidRPr="00C42E44">
        <w:t>Isomap</w:t>
      </w:r>
      <w:proofErr w:type="spellEnd"/>
      <w:r w:rsidR="00634F13" w:rsidRPr="00C42E44">
        <w:t xml:space="preserve">, LLE, Spectral Embedding, Diffusion Maps, UMAP, </w:t>
      </w:r>
      <w:proofErr w:type="spellStart"/>
      <w:r w:rsidR="00634F13" w:rsidRPr="00C42E44">
        <w:t>TriMap</w:t>
      </w:r>
      <w:proofErr w:type="spellEnd"/>
      <w:r w:rsidR="00634F13" w:rsidRPr="00C42E44">
        <w:t xml:space="preserve">) in </w:t>
      </w:r>
      <w:r w:rsidR="00BD3C93">
        <w:t xml:space="preserve">comparison with traditional </w:t>
      </w:r>
      <w:r w:rsidR="00BD3C93">
        <w:lastRenderedPageBreak/>
        <w:t>feature extraction methods</w:t>
      </w:r>
      <w:r w:rsidR="002D528D">
        <w:t xml:space="preserve"> and other non-linear feature </w:t>
      </w:r>
      <w:proofErr w:type="spellStart"/>
      <w:r w:rsidR="002D528D">
        <w:t>extracton</w:t>
      </w:r>
      <w:proofErr w:type="spellEnd"/>
      <w:r w:rsidR="002D528D">
        <w:t xml:space="preserve"> methods</w:t>
      </w:r>
      <w:r w:rsidR="00634F13" w:rsidRPr="00C42E44">
        <w:t xml:space="preserve">, to systematically compare how each manifold embedding influences cluster </w:t>
      </w:r>
      <w:proofErr w:type="spellStart"/>
      <w:r w:rsidR="00634F13" w:rsidRPr="00C42E44">
        <w:t>separability</w:t>
      </w:r>
      <w:proofErr w:type="spellEnd"/>
      <w:r w:rsidR="00634F13" w:rsidRPr="00C42E44">
        <w:t xml:space="preserve">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t>Materials and Methods</w:t>
      </w:r>
    </w:p>
    <w:p w14:paraId="4A6942D1" w14:textId="22E068B6" w:rsidR="00284D80" w:rsidRDefault="00284D80" w:rsidP="00284D80">
      <w:pPr>
        <w:pStyle w:val="Heading2"/>
      </w:pPr>
      <w:r>
        <w:t xml:space="preserve">Feature </w:t>
      </w:r>
      <w:r w:rsidR="002B0E90">
        <w:t>e</w:t>
      </w:r>
      <w:r>
        <w:t>xtraction</w:t>
      </w:r>
      <w:r w:rsidR="002B0E90">
        <w:t xml:space="preserve"> algorithms</w:t>
      </w:r>
      <w:r>
        <w:t xml:space="preserve"> [</w:t>
      </w:r>
      <w:proofErr w:type="spellStart"/>
      <w:r>
        <w:t>TBRewritten</w:t>
      </w:r>
      <w:proofErr w:type="spellEnd"/>
      <w:r>
        <w:t>]</w:t>
      </w:r>
    </w:p>
    <w:p w14:paraId="724972B3" w14:textId="262D60DE" w:rsidR="0058698F" w:rsidRDefault="00FC419A" w:rsidP="00284D80">
      <w:pPr>
        <w:spacing w:after="0"/>
      </w:pPr>
      <w:r>
        <w:t xml:space="preserve">The most important step of the spike sorting pipeline is the feature extraction where the high-dimensional space of the spike waveform is projected to a </w:t>
      </w:r>
      <w:r w:rsidR="00A7585F">
        <w:t xml:space="preserve">usually </w:t>
      </w:r>
      <w:r>
        <w:t xml:space="preserve">lower-dimensional space which contains the most informative features. </w:t>
      </w:r>
      <w:r w:rsidR="009D6830">
        <w:t xml:space="preserve">The purpose is thus dual, to preserve as much as possible from the data structure of the original feature space in the reduced space and at the same time to reduce the space as much as possible. </w:t>
      </w:r>
      <w:r w:rsidR="0058698F">
        <w:t xml:space="preserve">There are many criteria by which feature extraction methods may be categorized, such as </w:t>
      </w:r>
      <w:r w:rsidR="0058698F" w:rsidRPr="00C970C2">
        <w:t xml:space="preserve">convexity or linearity </w:t>
      </w:r>
      <w:r w:rsidR="0058698F">
        <w:fldChar w:fldCharType="begin"/>
      </w:r>
      <w:r w:rsidR="00531BA6">
        <w:instrText xml:space="preserve"> ADDIN ZOTERO_ITEM CSL_CITATION {"citationID":"Q9vzz3vx","properties":{"formattedCitation":"(28)","plainCitation":"(28)","noteIndex":0},"citationItems":[{"id":"8mdVVFhR/lAnU5hj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rsidR="0058698F">
        <w:fldChar w:fldCharType="separate"/>
      </w:r>
      <w:r w:rsidR="00531BA6" w:rsidRPr="00531BA6">
        <w:t>(28)</w:t>
      </w:r>
      <w:r w:rsidR="0058698F">
        <w:fldChar w:fldCharType="end"/>
      </w:r>
      <w:r w:rsidR="0058698F">
        <w:t>. Here, we separate the methods used into 3 categories: linear, non-linear, and non-linear manifold feature extraction methods.</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4478702E" w14:textId="7E822DF2" w:rsidR="00284D80" w:rsidRDefault="00872FFF" w:rsidP="00284D80">
      <w:pPr>
        <w:spacing w:after="0"/>
      </w:pPr>
      <w:r>
        <w:t xml:space="preserve">The most common algorithm for feature extraction is the </w:t>
      </w:r>
      <w:r w:rsidR="00284D80" w:rsidRPr="00C970C2">
        <w:t>Principal Component Analysis (PCA)</w:t>
      </w:r>
      <w:r w:rsidR="00284D80">
        <w:t xml:space="preserve"> </w:t>
      </w:r>
      <w:r w:rsidR="00284D80">
        <w:fldChar w:fldCharType="begin"/>
      </w:r>
      <w:r w:rsidR="00531BA6">
        <w:instrText xml:space="preserve"> ADDIN ZOTERO_ITEM CSL_CITATION {"citationID":"p6qMRhD6","properties":{"formattedCitation":"(20)","plainCitation":"(20)","noteIndex":0},"citationItems":[{"id":442,"uris":["http://zotero.org/users/8619560/items/CFKXG8NZ"],"itemData":{"id":442,"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284D80">
        <w:fldChar w:fldCharType="separate"/>
      </w:r>
      <w:r w:rsidR="00531BA6" w:rsidRPr="00531BA6">
        <w:t>(20)</w:t>
      </w:r>
      <w:r w:rsidR="00284D80">
        <w:fldChar w:fldCharType="end"/>
      </w:r>
      <w:r>
        <w:t xml:space="preserve"> and it has been </w:t>
      </w:r>
      <w:r w:rsidR="00B87A76">
        <w:t>thoroughly</w:t>
      </w:r>
      <w:r>
        <w:t xml:space="preserve"> used in </w:t>
      </w:r>
      <w:r w:rsidR="00284D80">
        <w:t>spike sorting</w:t>
      </w:r>
      <w:r w:rsidR="00284D80" w:rsidRPr="00C970C2">
        <w:t xml:space="preserve"> </w:t>
      </w:r>
      <w:r w:rsidR="00284D80">
        <w:fldChar w:fldCharType="begin"/>
      </w:r>
      <w:r w:rsidR="00531BA6">
        <w:instrText xml:space="preserve"> ADDIN ZOTERO_ITEM CSL_CITATION {"citationID":"Qg8loNpd","properties":{"formattedCitation":"(21)","plainCitation":"(21)","noteIndex":0},"citationItems":[{"id":441,"uris":["http://zotero.org/users/8619560/items/8KM88YXZ"],"itemData":{"id":441,"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284D80">
        <w:fldChar w:fldCharType="separate"/>
      </w:r>
      <w:r w:rsidR="00531BA6" w:rsidRPr="00531BA6">
        <w:t>(21)</w:t>
      </w:r>
      <w:r w:rsidR="00284D80">
        <w:fldChar w:fldCharType="end"/>
      </w:r>
      <w:r w:rsidR="00A6512B" w:rsidRPr="00A6512B">
        <w:t xml:space="preserve"> </w:t>
      </w:r>
      <w:r w:rsidR="00A6512B">
        <w:fldChar w:fldCharType="begin"/>
      </w:r>
      <w:r w:rsidR="00531BA6">
        <w:instrText xml:space="preserve"> ADDIN ZOTERO_ITEM CSL_CITATION {"citationID":"DsBNY4ml","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A6512B">
        <w:fldChar w:fldCharType="separate"/>
      </w:r>
      <w:r w:rsidR="00A6512B" w:rsidRPr="00E91DC1">
        <w:t>(5)</w:t>
      </w:r>
      <w:r w:rsidR="00A6512B">
        <w:fldChar w:fldCharType="end"/>
      </w:r>
      <w:r>
        <w:t xml:space="preserve"> as well</w:t>
      </w:r>
      <w:r w:rsidR="00284D80" w:rsidRPr="00C970C2">
        <w:t xml:space="preserve">. </w:t>
      </w:r>
      <w:r w:rsidR="00A6512B">
        <w:t xml:space="preserve">Even recently developed spike sorting pipelines </w:t>
      </w:r>
      <w:r w:rsidR="00F95EEE">
        <w:t xml:space="preserve">employ PCA in their computations </w:t>
      </w:r>
      <w:r w:rsidR="00F95EEE">
        <w:fldChar w:fldCharType="begin"/>
      </w:r>
      <w:r w:rsidR="00531BA6">
        <w:instrText xml:space="preserve"> ADDIN ZOTERO_ITEM CSL_CITATION {"citationID":"R4OYvWqu","properties":{"formattedCitation":"(29)","plainCitation":"(29)","noteIndex":0},"citationItems":[{"id":302,"uris":["http://zotero.org/users/8619560/items/ZTGQAKI3"],"itemData":{"id":30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rsidR="00F95EEE">
        <w:fldChar w:fldCharType="separate"/>
      </w:r>
      <w:r w:rsidR="00531BA6" w:rsidRPr="00531BA6">
        <w:t>(29)</w:t>
      </w:r>
      <w:r w:rsidR="00F95EEE">
        <w:fldChar w:fldCharType="end"/>
      </w:r>
      <w:r w:rsidR="00F95EEE">
        <w:t xml:space="preserve">. </w:t>
      </w:r>
      <w:r w:rsidR="00025D8E">
        <w:t xml:space="preserve">PCA identifies orthogonal directions, or eigenvectors, based on maximum variance. PCA projects the original feature space into a new </w:t>
      </w:r>
      <w:r w:rsidR="00C85173">
        <w:t xml:space="preserve">feature </w:t>
      </w:r>
      <w:r w:rsidR="00025D8E">
        <w:t>space</w:t>
      </w:r>
      <w:r w:rsidR="0072497F">
        <w:t>, called principal components,</w:t>
      </w:r>
      <w:r w:rsidR="00025D8E">
        <w:t xml:space="preserve"> based on the eigenvectors obtained through the </w:t>
      </w:r>
      <w:proofErr w:type="spellStart"/>
      <w:r w:rsidR="00025D8E">
        <w:t>eigendecomposition</w:t>
      </w:r>
      <w:proofErr w:type="spellEnd"/>
      <w:r w:rsidR="00025D8E">
        <w:t xml:space="preserve">. </w:t>
      </w:r>
      <w:r w:rsidR="00427FF4">
        <w:t>Essentially, PCA rotates the coordinate system to align with maximum variance. Dimensionality reduction can be achieved by discarding components while preserving data variance</w:t>
      </w:r>
      <w:r w:rsidR="0060420B">
        <w:t xml:space="preserve">, most commonly only the first two or three principal components </w:t>
      </w:r>
      <w:r w:rsidR="00C85173">
        <w:t xml:space="preserve">represent 70-80% of the variance of the original feature space and only these </w:t>
      </w:r>
      <w:r w:rsidR="0060420B">
        <w:t xml:space="preserve">are kept </w:t>
      </w:r>
      <w:r w:rsidR="0060420B">
        <w:fldChar w:fldCharType="begin"/>
      </w:r>
      <w:r w:rsidR="00531BA6">
        <w:instrText xml:space="preserve"> ADDIN ZOTERO_ITEM CSL_CITATION {"citationID":"DREtoOgq","properties":{"formattedCitation":"(30)","plainCitation":"(30)","noteIndex":0},"citationItems":[{"id":81,"uris":["http://zotero.org/users/8619560/items/Y53393M2"],"itemData":{"id":81,"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rsidR="0060420B">
        <w:fldChar w:fldCharType="separate"/>
      </w:r>
      <w:r w:rsidR="00531BA6" w:rsidRPr="00531BA6">
        <w:t>(30)</w:t>
      </w:r>
      <w:r w:rsidR="0060420B">
        <w:fldChar w:fldCharType="end"/>
      </w:r>
      <w:r w:rsidR="0060420B">
        <w:t xml:space="preserve"> </w:t>
      </w:r>
      <w:r w:rsidR="0060420B">
        <w:fldChar w:fldCharType="begin"/>
      </w:r>
      <w:r w:rsidR="00531BA6">
        <w:instrText xml:space="preserve"> ADDIN ZOTERO_ITEM CSL_CITATION {"citationID":"8GU3GJjY","properties":{"formattedCitation":"(31)","plainCitation":"(31)","noteIndex":0},"citationItems":[{"id":312,"uris":["http://zotero.org/users/8619560/items/QDPBBR36"],"itemData":{"id":31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rsidR="0060420B">
        <w:fldChar w:fldCharType="separate"/>
      </w:r>
      <w:r w:rsidR="00531BA6" w:rsidRPr="00531BA6">
        <w:t>(31)</w:t>
      </w:r>
      <w:r w:rsidR="0060420B">
        <w:fldChar w:fldCharType="end"/>
      </w:r>
      <w:r w:rsidR="00427FF4">
        <w:t xml:space="preserve">. </w:t>
      </w:r>
      <w:r w:rsidR="00D67294">
        <w:t xml:space="preserve">However, variance may not be the best approach for the </w:t>
      </w:r>
      <w:proofErr w:type="spellStart"/>
      <w:r w:rsidR="00D67294">
        <w:t>separability</w:t>
      </w:r>
      <w:proofErr w:type="spellEnd"/>
      <w:r w:rsidR="00D67294">
        <w:t xml:space="preserve"> of clusters </w:t>
      </w:r>
      <w:r w:rsidR="00D67294">
        <w:fldChar w:fldCharType="begin"/>
      </w:r>
      <w:r w:rsidR="00531BA6">
        <w:instrText xml:space="preserve"> ADDIN ZOTERO_ITEM CSL_CITATION {"citationID":"MgDtBMSz","properties":{"formattedCitation":"(2)","plainCitation":"(2)","noteIndex":0},"citationItems":[{"id":"8mdVVFhR/ZDAp9Rzr","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D67294">
        <w:fldChar w:fldCharType="separate"/>
      </w:r>
      <w:r w:rsidR="00D67294" w:rsidRPr="00E91DC1">
        <w:t>(2)</w:t>
      </w:r>
      <w:r w:rsidR="00D67294">
        <w:fldChar w:fldCharType="end"/>
      </w:r>
      <w:r w:rsidR="00D67294" w:rsidRPr="00C970C2">
        <w:t xml:space="preserve"> </w:t>
      </w:r>
      <w:r w:rsidR="00D67294">
        <w:fldChar w:fldCharType="begin"/>
      </w:r>
      <w:r w:rsidR="00531BA6">
        <w:instrText xml:space="preserve"> ADDIN ZOTERO_ITEM CSL_CITATION {"citationID":"VANEXotR","properties":{"formattedCitation":"(5)","plainCitation":"(5)","noteIndex":0},"citationItems":[{"id":433,"uris":["http://zotero.org/users/8619560/items/QMSPW4KB"],"itemData":{"id":433,"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D67294">
        <w:fldChar w:fldCharType="separate"/>
      </w:r>
      <w:r w:rsidR="00D67294" w:rsidRPr="00E91DC1">
        <w:t>(5)</w:t>
      </w:r>
      <w:r w:rsidR="00D67294">
        <w:fldChar w:fldCharType="end"/>
      </w:r>
      <w:r w:rsidR="00D67294">
        <w:t xml:space="preserve"> as the discarded low-variance features may encode more information for </w:t>
      </w:r>
      <w:proofErr w:type="spellStart"/>
      <w:r w:rsidR="00D67294">
        <w:t>separability</w:t>
      </w:r>
      <w:proofErr w:type="spellEnd"/>
      <w:r w:rsidR="00D67294">
        <w:t xml:space="preserve">. </w:t>
      </w:r>
    </w:p>
    <w:p w14:paraId="723580B5" w14:textId="77777777" w:rsidR="00615A9A" w:rsidRDefault="00615A9A" w:rsidP="00615A9A">
      <w:pPr>
        <w:spacing w:after="0"/>
      </w:pPr>
    </w:p>
    <w:p w14:paraId="0997892F" w14:textId="068E6349" w:rsidR="00615A9A" w:rsidRDefault="00615A9A" w:rsidP="00615A9A">
      <w:r w:rsidRPr="00C140F8">
        <w:t xml:space="preserve">Multidimensional Scaling </w:t>
      </w:r>
      <w:r>
        <w:t xml:space="preserve">(MDS) </w:t>
      </w:r>
      <w:r>
        <w:fldChar w:fldCharType="begin"/>
      </w:r>
      <w:r w:rsidR="00531BA6">
        <w:instrText xml:space="preserve"> ADDIN ZOTERO_ITEM CSL_CITATION {"citationID":"SwpZeB0x","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reates low-dimensional representations that attempt to preserve the relationship between data points. Its classical version computes a distance matrix between all points to find coordinates in a lower-dimensional space that best match the original distances by minimizing a stress function. By preserving original distances, it can be considered a linear approach. For the </w:t>
      </w:r>
      <w:r w:rsidR="00B87A76">
        <w:t>Euclidean</w:t>
      </w:r>
      <w:r>
        <w:t xml:space="preserve"> distance, MDS produces similar results to PCA.</w:t>
      </w:r>
    </w:p>
    <w:p w14:paraId="3002B063" w14:textId="77777777" w:rsidR="00615A9A" w:rsidRDefault="00615A9A" w:rsidP="00284D80">
      <w:pPr>
        <w:spacing w:after="0"/>
      </w:pPr>
    </w:p>
    <w:p w14:paraId="3495BC31" w14:textId="55ED0665" w:rsidR="00392B66" w:rsidRDefault="00392B66" w:rsidP="00284D80">
      <w:pPr>
        <w:spacing w:after="0"/>
      </w:pPr>
      <w:r>
        <w:t xml:space="preserve">Independent Component Analysis </w:t>
      </w:r>
      <w:r w:rsidRPr="00C970C2">
        <w:t>(ICA)</w:t>
      </w:r>
      <w:r>
        <w:t xml:space="preserve"> </w:t>
      </w:r>
      <w:r>
        <w:fldChar w:fldCharType="begin"/>
      </w:r>
      <w:r w:rsidR="00531BA6">
        <w:instrText xml:space="preserve"> ADDIN ZOTERO_ITEM CSL_CITATION {"citationID":"fhLewlpC","properties":{"formattedCitation":"(33)","plainCitation":"(33)","noteIndex":0},"citationItems":[{"id":296,"uris":["http://zotero.org/users/8619560/items/ZZ4K6JM4"],"itemData":{"id":29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531BA6" w:rsidRPr="00531BA6">
        <w:t>(33)</w:t>
      </w:r>
      <w:r>
        <w:fldChar w:fldCharType="end"/>
      </w:r>
      <w:r>
        <w:t xml:space="preserve"> was designed to separate multivariate signals into independent components. </w:t>
      </w:r>
      <w:r w:rsidR="003655C8">
        <w:t>Nevertheless, it was shown to be high</w:t>
      </w:r>
      <w:r w:rsidR="00674D4F">
        <w:t>ly</w:t>
      </w:r>
      <w:r w:rsidR="003655C8">
        <w:t xml:space="preserve"> performant in the spike sorting </w:t>
      </w:r>
      <w:r w:rsidR="003655C8">
        <w:lastRenderedPageBreak/>
        <w:t xml:space="preserve">domain as well </w:t>
      </w:r>
      <w:r w:rsidR="003655C8">
        <w:fldChar w:fldCharType="begin"/>
      </w:r>
      <w:r w:rsidR="00531BA6">
        <w:instrText xml:space="preserve"> ADDIN ZOTERO_ITEM CSL_CITATION {"citationID":"VBsLImrj","properties":{"formattedCitation":"(34)","plainCitation":"(34)","noteIndex":0},"citationItems":[{"id":307,"uris":["http://zotero.org/users/8619560/items/9SFG9B4U"],"itemData":{"id":30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rsidR="003655C8">
        <w:fldChar w:fldCharType="separate"/>
      </w:r>
      <w:r w:rsidR="00531BA6" w:rsidRPr="00531BA6">
        <w:t>(34)</w:t>
      </w:r>
      <w:r w:rsidR="003655C8">
        <w:fldChar w:fldCharType="end"/>
      </w:r>
      <w:r w:rsidR="003655C8" w:rsidRPr="00C970C2">
        <w:t xml:space="preserve"> </w:t>
      </w:r>
      <w:r w:rsidR="003655C8">
        <w:fldChar w:fldCharType="begin"/>
      </w:r>
      <w:r w:rsidR="00531BA6">
        <w:instrText xml:space="preserve"> ADDIN ZOTERO_ITEM CSL_CITATION {"citationID":"nRMCMSHJ","properties":{"formattedCitation":"(35)","plainCitation":"(35)","noteIndex":0},"citationItems":[{"id":308,"uris":["http://zotero.org/users/8619560/items/JB5NBUQI"],"itemData":{"id":30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rsidR="003655C8">
        <w:fldChar w:fldCharType="separate"/>
      </w:r>
      <w:r w:rsidR="00531BA6" w:rsidRPr="00531BA6">
        <w:t>(35)</w:t>
      </w:r>
      <w:r w:rsidR="003655C8">
        <w:fldChar w:fldCharType="end"/>
      </w:r>
      <w:r w:rsidR="003655C8">
        <w:t xml:space="preserve">. </w:t>
      </w:r>
      <w:r w:rsidR="00DA3F74">
        <w:t xml:space="preserve">In </w:t>
      </w:r>
      <w:proofErr w:type="spellStart"/>
      <w:r w:rsidR="00DA3F74">
        <w:t>constrast</w:t>
      </w:r>
      <w:proofErr w:type="spellEnd"/>
      <w:r w:rsidR="00DA3F74">
        <w:t xml:space="preserve"> to PCA which finds uncorrelated components, ICA seeks statistically independent sources</w:t>
      </w:r>
      <w:r w:rsidR="003655C8">
        <w:t xml:space="preserve"> by </w:t>
      </w:r>
      <w:r w:rsidR="003655C8" w:rsidRPr="003655C8">
        <w:t>iteratively maximiz</w:t>
      </w:r>
      <w:r w:rsidR="003655C8">
        <w:t>ing</w:t>
      </w:r>
      <w:r w:rsidR="003655C8" w:rsidRPr="003655C8">
        <w:t xml:space="preserve"> non-</w:t>
      </w:r>
      <w:proofErr w:type="spellStart"/>
      <w:r w:rsidR="003655C8" w:rsidRPr="003655C8">
        <w:t>Gaussianity</w:t>
      </w:r>
      <w:proofErr w:type="spellEnd"/>
      <w:r w:rsidR="003655C8" w:rsidRPr="003655C8">
        <w:t xml:space="preserve"> (using measures like kurtosis or </w:t>
      </w:r>
      <w:proofErr w:type="spellStart"/>
      <w:r w:rsidR="003655C8" w:rsidRPr="003655C8">
        <w:t>negentropy</w:t>
      </w:r>
      <w:proofErr w:type="spellEnd"/>
      <w:r w:rsidR="003655C8" w:rsidRPr="003655C8">
        <w:t>)</w:t>
      </w:r>
      <w:r w:rsidR="00DA3F74">
        <w:t xml:space="preserve">. </w:t>
      </w:r>
      <w:r w:rsidR="00126548">
        <w:t xml:space="preserve">Thus, ICA works under the assumption that the signals are linear mixtures of non-Gaussian independent signals. The ICA </w:t>
      </w:r>
      <w:r w:rsidR="00126548" w:rsidRPr="00126548">
        <w:t xml:space="preserve">algorithm effectively </w:t>
      </w:r>
      <w:proofErr w:type="spellStart"/>
      <w:r w:rsidR="00126548" w:rsidRPr="00126548">
        <w:t>unmixes</w:t>
      </w:r>
      <w:proofErr w:type="spellEnd"/>
      <w:r w:rsidR="00126548" w:rsidRPr="00126548">
        <w:t xml:space="preserve"> the signals by finding </w:t>
      </w:r>
      <w:r w:rsidR="00126548">
        <w:t>an</w:t>
      </w:r>
      <w:r w:rsidR="00126548" w:rsidRPr="00126548">
        <w:t xml:space="preserve"> </w:t>
      </w:r>
      <w:proofErr w:type="spellStart"/>
      <w:r w:rsidR="00126548" w:rsidRPr="00126548">
        <w:t>unmixing</w:t>
      </w:r>
      <w:proofErr w:type="spellEnd"/>
      <w:r w:rsidR="00126548" w:rsidRPr="00126548">
        <w:t xml:space="preserve"> matrix that produces the most statistically independent outputs.</w:t>
      </w:r>
    </w:p>
    <w:p w14:paraId="5522E5D5" w14:textId="77777777" w:rsidR="00D67294" w:rsidRPr="00C970C2" w:rsidRDefault="00D67294" w:rsidP="00284D80">
      <w:pPr>
        <w:spacing w:after="0"/>
      </w:pPr>
    </w:p>
    <w:p w14:paraId="1CED266B" w14:textId="77777777" w:rsidR="00925259" w:rsidRDefault="00925259" w:rsidP="00925259">
      <w:pPr>
        <w:pStyle w:val="Heading3"/>
        <w:rPr>
          <w:rStyle w:val="Heading3Char"/>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6E4E538" w14:textId="30915BFE" w:rsidR="00615A9A" w:rsidRDefault="00615A9A" w:rsidP="00615A9A">
      <w:pPr>
        <w:spacing w:after="0"/>
      </w:pPr>
      <w:r>
        <w:t>Kernel PCA</w:t>
      </w:r>
      <w:r w:rsidR="00372641">
        <w:t xml:space="preserve"> (KPCA)</w:t>
      </w:r>
      <w:r>
        <w:t xml:space="preserve"> </w:t>
      </w:r>
      <w:r>
        <w:fldChar w:fldCharType="begin"/>
      </w:r>
      <w:r w:rsidR="00531BA6">
        <w:instrText xml:space="preserve"> ADDIN ZOTERO_ITEM CSL_CITATION {"citationID":"dojcLmqM","properties":{"formattedCitation":"(36)","plainCitation":"(36)","noteIndex":0},"citationItems":[{"id":1168,"uris":["http://zotero.org/users/8619560/items/384PN4W3"],"itemData":{"id":1168,"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FC7E2C">
        <w:t>(36)</w:t>
      </w:r>
      <w:r>
        <w:fldChar w:fldCharType="end"/>
      </w:r>
      <w:r w:rsidR="00925CFE">
        <w:t xml:space="preserve"> is a non-linear extension of PCA through the use of the “kernel trick”.</w:t>
      </w:r>
      <w:r w:rsidR="00691154">
        <w:t xml:space="preserve"> A non-linear kernel is </w:t>
      </w:r>
      <w:r w:rsidR="00B87A76">
        <w:t>utilized</w:t>
      </w:r>
      <w:r w:rsidR="00691154">
        <w:t xml:space="preserve"> to map the input data into a possibly-higher dimensional feature space followed by PCA. Through the computation and the extraction of the eigenvectors of the kernel matrix (representing the inner product space), KPCA can capture non-linear relationship that PCA misses</w:t>
      </w:r>
      <w:r w:rsidR="004B79F9">
        <w:t xml:space="preserve"> without the additional computation of coordinates in the higher-dimensional space</w:t>
      </w:r>
      <w:r w:rsidR="00691154">
        <w:t>.</w:t>
      </w:r>
    </w:p>
    <w:p w14:paraId="03F91D47" w14:textId="77777777" w:rsidR="00615A9A" w:rsidRDefault="00615A9A" w:rsidP="00230B75"/>
    <w:p w14:paraId="56292A4B" w14:textId="7878EA16" w:rsidR="00230B75" w:rsidRPr="00230B75" w:rsidRDefault="00230B75" w:rsidP="00230B75">
      <w:r>
        <w:t xml:space="preserve">A non-metric version of </w:t>
      </w:r>
      <w:r w:rsidRPr="00C140F8">
        <w:t xml:space="preserve">Multidimensional Scaling </w:t>
      </w:r>
      <w:r>
        <w:t xml:space="preserve">(MDS) </w:t>
      </w:r>
      <w:r>
        <w:fldChar w:fldCharType="begin"/>
      </w:r>
      <w:r w:rsidR="00531BA6">
        <w:instrText xml:space="preserve"> ADDIN ZOTERO_ITEM CSL_CITATION {"citationID":"DHi3FQ6p","properties":{"formattedCitation":"(32)","plainCitation":"(32)","noteIndex":0},"citationItems":[{"id":1169,"uris":["http://zotero.org/users/8619560/items/M5E2HMRQ"],"itemData":{"id":1169,"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31BA6" w:rsidRPr="00531BA6">
        <w:t>(32)</w:t>
      </w:r>
      <w:r>
        <w:fldChar w:fldCharType="end"/>
      </w:r>
      <w:r>
        <w:t xml:space="preserve"> can preserve the ordering of distances rather than the values themselves. In other words, points that are closer than other in the original space are closer as well in the </w:t>
      </w:r>
      <w:proofErr w:type="spellStart"/>
      <w:r>
        <w:t>embeddings</w:t>
      </w:r>
      <w:proofErr w:type="spellEnd"/>
      <w:r>
        <w:t xml:space="preserve"> obtained. This is </w:t>
      </w:r>
      <w:proofErr w:type="spellStart"/>
      <w:r>
        <w:t>ahieved</w:t>
      </w:r>
      <w:proofErr w:type="spellEnd"/>
      <w:r>
        <w:t xml:space="preserve"> through the transformation of original space using a monotonic function and iteratively </w:t>
      </w:r>
      <w:r w:rsidR="00B87A76">
        <w:t>minimizing</w:t>
      </w:r>
      <w:r>
        <w:t xml:space="preserve"> the same stress function. </w:t>
      </w:r>
      <w:r w:rsidR="00CB3D02">
        <w:t>Through the ordering of distances, the non-metric MDS may be able to preserve the structure of data points when the relationship between similarity and distance is non-linear.</w:t>
      </w:r>
    </w:p>
    <w:p w14:paraId="0C761FCE" w14:textId="77777777" w:rsidR="00D67294" w:rsidRDefault="00D67294" w:rsidP="00D67294"/>
    <w:p w14:paraId="2AAECF05" w14:textId="44DB1A63" w:rsidR="00D67294" w:rsidRDefault="00D67294" w:rsidP="00D67294">
      <w:r>
        <w:t>Self-Organizing Map</w:t>
      </w:r>
      <w:r w:rsidR="00416163">
        <w:t xml:space="preserve"> (SOM)</w:t>
      </w:r>
      <w:r>
        <w:t xml:space="preserve"> </w:t>
      </w:r>
      <w:r>
        <w:fldChar w:fldCharType="begin"/>
      </w:r>
      <w:r w:rsidR="00531BA6">
        <w:instrText xml:space="preserve"> ADDIN ZOTERO_ITEM CSL_CITATION {"citationID":"EHftjVFO","properties":{"formattedCitation":"(37)","plainCitation":"(37)","noteIndex":0},"citationItems":[{"id":325,"uris":["http://zotero.org/users/8619560/items/9JE7Q4EX"],"itemData":{"id":32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531BA6" w:rsidRPr="00531BA6">
        <w:t>(37)</w:t>
      </w:r>
      <w:r>
        <w:fldChar w:fldCharType="end"/>
      </w:r>
      <w:r w:rsidR="00615A9A">
        <w:t xml:space="preserve"> creates a mapping between the data points and a two-dimensional grid where similar high-dimensional inputs are located nearby to each other. The grid of “neurons” is initialized in the low-dimensional space, followed by a training process where the input data is presented repeatedly to update the neuron (and the </w:t>
      </w:r>
      <w:r w:rsidR="00B87A76">
        <w:t>neighborhood</w:t>
      </w:r>
      <w:r w:rsidR="00615A9A">
        <w:t xml:space="preserve">) that best matches the input. </w:t>
      </w:r>
      <w:r w:rsidR="00416163">
        <w:t>The competitive learning process of SOMs preserve</w:t>
      </w:r>
      <w:r w:rsidR="001A13BB">
        <w:t>s</w:t>
      </w:r>
      <w:r w:rsidR="00416163">
        <w:t xml:space="preserve"> the topology of the input data. </w:t>
      </w:r>
    </w:p>
    <w:p w14:paraId="53835C0A" w14:textId="596A90D7" w:rsidR="00925259" w:rsidRDefault="00925259" w:rsidP="00284D80">
      <w:pPr>
        <w:spacing w:after="0"/>
      </w:pPr>
    </w:p>
    <w:p w14:paraId="68436FBB" w14:textId="5D2A3E50" w:rsidR="008936F9" w:rsidRDefault="008936F9" w:rsidP="00284D80">
      <w:pPr>
        <w:spacing w:after="0"/>
      </w:pPr>
      <w:proofErr w:type="spellStart"/>
      <w:r>
        <w:t>Autoencoders</w:t>
      </w:r>
      <w:proofErr w:type="spellEnd"/>
      <w:r>
        <w:t xml:space="preserve"> (AE) </w:t>
      </w:r>
      <w:r w:rsidR="00DC107E">
        <w:fldChar w:fldCharType="begin"/>
      </w:r>
      <w:r w:rsidR="00A6688D">
        <w:instrText xml:space="preserve"> ADDIN ZOTERO_ITEM CSL_CITATION {"citationID":"5VADhMmr","properties":{"formattedCitation":"(38)","plainCitation":"(38)","noteIndex":0},"citationItems":[{"id":"8mdVVFhR/uwFXXX0Z","uris":["http://zotero.org/users/8619560/items/JZ9HL5IX"],"itemData":{"id":243,"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DC107E">
        <w:fldChar w:fldCharType="separate"/>
      </w:r>
      <w:r w:rsidR="00A6688D" w:rsidRPr="00A6688D">
        <w:t>(38)</w:t>
      </w:r>
      <w:r w:rsidR="00DC107E">
        <w:fldChar w:fldCharType="end"/>
      </w:r>
      <w:r w:rsidR="00DC107E">
        <w:t xml:space="preserve"> </w:t>
      </w:r>
      <w:r w:rsidR="00DC107E">
        <w:fldChar w:fldCharType="begin"/>
      </w:r>
      <w:r w:rsidR="00A6688D">
        <w:instrText xml:space="preserve"> ADDIN ZOTERO_ITEM CSL_CITATION {"citationID":"H85TUG9j","properties":{"formattedCitation":"(39)","plainCitation":"(39)","noteIndex":0},"citationItems":[{"id":419,"uris":["http://zotero.org/users/8619560/items/TVZXUEDX"],"itemData":{"id":419,"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rsidR="00DC107E">
        <w:fldChar w:fldCharType="separate"/>
      </w:r>
      <w:r w:rsidR="00A6688D" w:rsidRPr="00A6688D">
        <w:t>(39)</w:t>
      </w:r>
      <w:r w:rsidR="00DC107E">
        <w:fldChar w:fldCharType="end"/>
      </w:r>
      <w:r w:rsidR="00A6688D">
        <w:t xml:space="preserve"> are a type of neural network that are able to learn </w:t>
      </w:r>
      <w:proofErr w:type="spellStart"/>
      <w:r w:rsidR="00521E02">
        <w:t>embeddings</w:t>
      </w:r>
      <w:proofErr w:type="spellEnd"/>
      <w:r w:rsidR="00521E02">
        <w:t xml:space="preserve"> on the input data through an unsupervised approach. They are formed out of two sub-models, an encoder and a decoder. The encoder maps the input data to a latent embedding, while the decoder attempts to reconstruct the input data at the output. </w:t>
      </w:r>
      <w:r w:rsidR="002737DB">
        <w:t xml:space="preserve">Through the optimization of the reconstruction, the </w:t>
      </w:r>
      <w:proofErr w:type="spellStart"/>
      <w:r w:rsidR="002737DB">
        <w:t>autoencoder</w:t>
      </w:r>
      <w:proofErr w:type="spellEnd"/>
      <w:r w:rsidR="002737DB">
        <w:t xml:space="preserve"> manages to a relevant low-dimensional representation of the input</w:t>
      </w:r>
      <w:r w:rsidR="00151D62">
        <w:t xml:space="preserve">. </w:t>
      </w:r>
    </w:p>
    <w:p w14:paraId="2CABE485" w14:textId="77777777" w:rsidR="008936F9" w:rsidRDefault="008936F9" w:rsidP="00284D80">
      <w:pPr>
        <w:spacing w:after="0"/>
      </w:pPr>
    </w:p>
    <w:p w14:paraId="7266E77F" w14:textId="02240736" w:rsidR="0008347A" w:rsidRPr="00284729" w:rsidRDefault="00284D80" w:rsidP="00284729">
      <w:pPr>
        <w:pStyle w:val="Heading3"/>
        <w:rPr>
          <w:rFonts w:cs="Times New Roman"/>
        </w:rPr>
      </w:pPr>
      <w:r w:rsidRPr="00925259">
        <w:rPr>
          <w:rStyle w:val="Heading3Char"/>
        </w:rPr>
        <w:t xml:space="preserve">Non-linear </w:t>
      </w:r>
      <w:r w:rsidR="00925259">
        <w:rPr>
          <w:rStyle w:val="Heading3Char"/>
        </w:rPr>
        <w:t xml:space="preserve">manifold </w:t>
      </w:r>
      <w:r w:rsidRPr="00925259">
        <w:rPr>
          <w:rStyle w:val="Heading3Char"/>
        </w:rPr>
        <w:t>feature extraction methods</w:t>
      </w:r>
    </w:p>
    <w:p w14:paraId="51171689" w14:textId="652FC523" w:rsidR="0008347A" w:rsidRDefault="003056E3" w:rsidP="00284D80">
      <w:pPr>
        <w:spacing w:after="0"/>
      </w:pPr>
      <w:r>
        <w:t>Locally Linear Embedding</w:t>
      </w:r>
      <w:r w:rsidR="0008347A">
        <w:t xml:space="preserve"> (LLE)</w:t>
      </w:r>
      <w:r>
        <w:t xml:space="preserve"> </w:t>
      </w:r>
      <w:r w:rsidR="00B77752">
        <w:fldChar w:fldCharType="begin"/>
      </w:r>
      <w:r w:rsidR="00A6688D">
        <w:instrText xml:space="preserve"> ADDIN ZOTERO_ITEM CSL_CITATION {"citationID":"r2VcIj9c","properties":{"formattedCitation":"(40)","plainCitation":"(40)","noteIndex":0},"citationItems":[{"id":1174,"uris":["http://zotero.org/users/8619560/items/Z6554IJ8"],"itemData":{"id":11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A6688D" w:rsidRPr="00A6688D">
        <w:t>(40)</w:t>
      </w:r>
      <w:r w:rsidR="00B77752">
        <w:fldChar w:fldCharType="end"/>
      </w:r>
      <w:r w:rsidR="00B77752">
        <w:t xml:space="preserve"> </w:t>
      </w:r>
      <w:r w:rsidR="00284729">
        <w:t xml:space="preserve">preserves the local structure of data points by representing each as a weighted combination of its neighbors. </w:t>
      </w:r>
      <w:r w:rsidR="004A5577">
        <w:t xml:space="preserve">It operates on the assumption that each neighborhood of points lies close on a locally linear patch of the manifold. </w:t>
      </w:r>
      <w:r w:rsidR="00CA47CE">
        <w:t xml:space="preserve">The three steps of LLE are: identifying the k-nearest </w:t>
      </w:r>
      <w:r w:rsidR="00B87A76">
        <w:t>neighbors</w:t>
      </w:r>
      <w:r w:rsidR="00CA47CE">
        <w:t xml:space="preserve"> of each points, computing the weights which best reconstruct each point based on its </w:t>
      </w:r>
      <w:r w:rsidR="00B87A76">
        <w:t>neighbors</w:t>
      </w:r>
      <w:r w:rsidR="00CA47CE">
        <w:t xml:space="preserve"> (by solving linear system of equations) and finding </w:t>
      </w:r>
      <w:r w:rsidR="00CA47CE">
        <w:lastRenderedPageBreak/>
        <w:t xml:space="preserve">a low-dimensional representation that preserve the reconstruction weights (by solving an eigenvalue problem). </w:t>
      </w:r>
    </w:p>
    <w:p w14:paraId="0A8A8D7F" w14:textId="77777777" w:rsidR="00284729" w:rsidRDefault="00284729" w:rsidP="00284D80">
      <w:pPr>
        <w:spacing w:after="0"/>
      </w:pPr>
    </w:p>
    <w:p w14:paraId="692C7597" w14:textId="5516D670" w:rsidR="00C40F7A" w:rsidRDefault="00B77752" w:rsidP="00284D80">
      <w:pPr>
        <w:spacing w:after="0"/>
      </w:pPr>
      <w:r w:rsidRPr="00B77752">
        <w:t>Modified Locally Linear Embedding</w:t>
      </w:r>
      <w:r w:rsidR="0008347A">
        <w:t xml:space="preserve"> (MLLE)</w:t>
      </w:r>
      <w:r w:rsidR="005A06FE">
        <w:t xml:space="preserve"> </w:t>
      </w:r>
      <w:r w:rsidR="00D34935">
        <w:fldChar w:fldCharType="begin"/>
      </w:r>
      <w:r w:rsidR="00A6688D">
        <w:instrText xml:space="preserve"> ADDIN ZOTERO_ITEM CSL_CITATION {"citationID":"HbtGWxnL","properties":{"formattedCitation":"(41)","plainCitation":"(41)","noteIndex":0},"citationItems":[{"id":1173,"uris":["http://zotero.org/users/8619560/items/6SZAUCZQ"],"itemData":{"id":1173,"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A6688D" w:rsidRPr="00A6688D">
        <w:t>(41)</w:t>
      </w:r>
      <w:r w:rsidR="00D34935">
        <w:fldChar w:fldCharType="end"/>
      </w:r>
      <w:r w:rsidR="00D34935">
        <w:t xml:space="preserve"> </w:t>
      </w:r>
      <w:r w:rsidR="00A447A5">
        <w:t>is an extension of LLE which employs multiple weight vectors for each data point</w:t>
      </w:r>
      <w:r w:rsidR="00A97E53">
        <w:t xml:space="preserve"> that obtain valid reconstructions</w:t>
      </w:r>
      <w:r w:rsidR="00A447A5">
        <w:t>.</w:t>
      </w:r>
      <w:r w:rsidR="00A97E53">
        <w:t xml:space="preserve"> By employing alignment techniques, it allows for the identification of a global embedding </w:t>
      </w:r>
      <w:r w:rsidR="007B4F53">
        <w:t xml:space="preserve">that respects the constraints of each set of weight vectors. </w:t>
      </w:r>
    </w:p>
    <w:p w14:paraId="71FBAD72" w14:textId="77777777" w:rsidR="00C40F7A" w:rsidRDefault="00C40F7A" w:rsidP="00284D80">
      <w:pPr>
        <w:spacing w:after="0"/>
      </w:pPr>
    </w:p>
    <w:p w14:paraId="5E9366AB" w14:textId="6E66B107" w:rsidR="0008347A" w:rsidRDefault="00D34935" w:rsidP="00284D80">
      <w:pPr>
        <w:spacing w:after="0"/>
      </w:pPr>
      <w:r>
        <w:t xml:space="preserve">Hessian-based </w:t>
      </w:r>
      <w:r w:rsidR="0008347A" w:rsidRPr="00B77752">
        <w:t>Locally Linear Embedding</w:t>
      </w:r>
      <w:r w:rsidR="0008347A">
        <w:t xml:space="preserve"> (HLLE) </w:t>
      </w:r>
      <w:r>
        <w:fldChar w:fldCharType="begin"/>
      </w:r>
      <w:r w:rsidR="00A6688D">
        <w:instrText xml:space="preserve"> ADDIN ZOTERO_ITEM CSL_CITATION {"citationID":"n4c84uB2","properties":{"formattedCitation":"(42)","plainCitation":"(42)","noteIndex":0},"citationItems":[{"id":1172,"uris":["http://zotero.org/users/8619560/items/YZUWVY2B"],"itemData":{"id":1172,"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A6688D">
        <w:rPr>
          <w:rFonts w:ascii="Cambria Math" w:hAnsi="Cambria Math" w:cs="Cambria Math"/>
        </w:rPr>
        <w:instrText>∥</w:instrText>
      </w:r>
      <w:r w:rsidR="00A6688D">
        <w:instrText>Hf(m)</w:instrText>
      </w:r>
      <w:r w:rsidR="00A6688D">
        <w:rPr>
          <w:rFonts w:ascii="Cambria Math" w:hAnsi="Cambria Math" w:cs="Cambria Math"/>
        </w:rPr>
        <w:instrText>∥</w:instrText>
      </w:r>
      <w:r w:rsidR="00A6688D">
        <w:instrText xml:space="preserve"> F2 dm defined on functions f : M </w:instrText>
      </w:r>
      <w:r w:rsidR="00A6688D">
        <w:rPr>
          <w:rFonts w:ascii="Cambria Math" w:hAnsi="Cambria Math" w:cs="Cambria Math"/>
        </w:rPr>
        <w:instrText>↦</w:instrText>
      </w:r>
      <w:r w:rsidR="00A6688D">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fldChar w:fldCharType="separate"/>
      </w:r>
      <w:r w:rsidR="00A6688D" w:rsidRPr="00A6688D">
        <w:t>(42)</w:t>
      </w:r>
      <w:r>
        <w:fldChar w:fldCharType="end"/>
      </w:r>
      <w:r w:rsidR="006B192E">
        <w:t xml:space="preserve"> </w:t>
      </w:r>
      <w:r w:rsidR="00C40F7A">
        <w:t>is another extension of L</w:t>
      </w:r>
      <w:r w:rsidR="00813492">
        <w:t>L</w:t>
      </w:r>
      <w:r w:rsidR="00C40F7A">
        <w:t>E which use the Hessian operator to capture the local structure</w:t>
      </w:r>
      <w:r w:rsidR="00813492">
        <w:t xml:space="preserve"> of the data</w:t>
      </w:r>
      <w:r w:rsidR="00C40F7A">
        <w:t xml:space="preserve">. </w:t>
      </w:r>
      <w:r w:rsidR="005F4067">
        <w:t>The Hessian matrix</w:t>
      </w:r>
      <w:r w:rsidR="00590067">
        <w:t xml:space="preserve"> (representing the second derivative of the manifold)</w:t>
      </w:r>
      <w:r w:rsidR="005F4067">
        <w:t xml:space="preserve"> is computed for each neighborhood of nearest </w:t>
      </w:r>
      <w:r w:rsidR="00B87A76">
        <w:t>neighbors</w:t>
      </w:r>
      <w:r w:rsidR="005F4067">
        <w:t>.</w:t>
      </w:r>
      <w:r w:rsidR="00EC52BB">
        <w:t xml:space="preserve"> HLLE</w:t>
      </w:r>
      <w:r w:rsidR="00EC52BB" w:rsidRPr="00EC52BB">
        <w:t xml:space="preserve"> identifies directions along which the manifold is locally flat</w:t>
      </w:r>
      <w:r w:rsidR="00EC52BB">
        <w:t xml:space="preserve"> b</w:t>
      </w:r>
      <w:r w:rsidR="00EC52BB" w:rsidRPr="00EC52BB">
        <w:t>y finding the null space of the Hessian</w:t>
      </w:r>
      <w:r w:rsidR="00EC52BB">
        <w:t xml:space="preserve">. </w:t>
      </w:r>
      <w:r w:rsidR="00EC52BB" w:rsidRPr="00EC52BB">
        <w:t>These directions form the basis for the low-dimensional embedding</w:t>
      </w:r>
      <w:r w:rsidR="00EC52BB">
        <w:t>.</w:t>
      </w:r>
    </w:p>
    <w:p w14:paraId="6FF4B843" w14:textId="77777777" w:rsidR="00EC52BB" w:rsidRDefault="00EC52BB" w:rsidP="00284D80">
      <w:pPr>
        <w:spacing w:after="0"/>
      </w:pPr>
    </w:p>
    <w:p w14:paraId="4E2C36F3" w14:textId="1C9A3FEB" w:rsidR="00284D80" w:rsidRDefault="006B192E" w:rsidP="00C40F7A">
      <w:pPr>
        <w:spacing w:after="0"/>
      </w:pPr>
      <w:r>
        <w:t xml:space="preserve">Local Tangent Space Alignment </w:t>
      </w:r>
      <w:r w:rsidR="0008347A">
        <w:t xml:space="preserve">(LTSA) </w:t>
      </w:r>
      <w:r>
        <w:fldChar w:fldCharType="begin"/>
      </w:r>
      <w:r w:rsidR="00A6688D">
        <w:instrText xml:space="preserve"> ADDIN ZOTERO_ITEM CSL_CITATION {"citationID":"oN3uEUAf","properties":{"formattedCitation":"(43)","plainCitation":"(43)","noteIndex":0},"citationItems":[{"id":1170,"uris":["http://zotero.org/users/8619560/items/TC9L9UWX"],"itemData":{"id":117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fldChar w:fldCharType="separate"/>
      </w:r>
      <w:r w:rsidR="00A6688D" w:rsidRPr="00A6688D">
        <w:t>(43)</w:t>
      </w:r>
      <w:r>
        <w:fldChar w:fldCharType="end"/>
      </w:r>
      <w:r>
        <w:t xml:space="preserve"> </w:t>
      </w:r>
      <w:r w:rsidR="00813492">
        <w:t xml:space="preserve">is another extension of LLE which aligns local tangent spaces to </w:t>
      </w:r>
      <w:proofErr w:type="spellStart"/>
      <w:r w:rsidR="00813492">
        <w:t>caputre</w:t>
      </w:r>
      <w:proofErr w:type="spellEnd"/>
      <w:r w:rsidR="00813492">
        <w:t xml:space="preserve"> the global structure of the data. The tangent space is computed (as a linear approximation using principal components) for </w:t>
      </w:r>
      <w:r w:rsidR="00B87A76">
        <w:t>neighborhoods</w:t>
      </w:r>
      <w:r w:rsidR="00813492">
        <w:t xml:space="preserve"> as the k-nearest </w:t>
      </w:r>
      <w:r w:rsidR="00B87A76">
        <w:t>neighbors</w:t>
      </w:r>
      <w:r w:rsidR="00813492">
        <w:t xml:space="preserve">.  The embedding is found by aligning these tangent spaces (by solving an eigenvalue problem). </w:t>
      </w:r>
    </w:p>
    <w:p w14:paraId="241899ED" w14:textId="77777777" w:rsidR="00954CAB" w:rsidRDefault="00954CAB" w:rsidP="00C40F7A">
      <w:pPr>
        <w:spacing w:after="0"/>
      </w:pPr>
    </w:p>
    <w:p w14:paraId="7404D59F" w14:textId="063C7C9A" w:rsidR="00954CAB" w:rsidRDefault="00954CAB" w:rsidP="00954CAB">
      <w:proofErr w:type="spellStart"/>
      <w:r>
        <w:t>KepplerMapper</w:t>
      </w:r>
      <w:proofErr w:type="spellEnd"/>
      <w:r>
        <w:t xml:space="preserve"> </w:t>
      </w:r>
      <w:r>
        <w:fldChar w:fldCharType="begin"/>
      </w:r>
      <w:r w:rsidR="00A6688D">
        <w:instrText xml:space="preserve"> ADDIN ZOTERO_ITEM CSL_CITATION {"citationID":"zFSpQ2YV","properties":{"formattedCitation":"(44)","plainCitation":"(44)","noteIndex":0},"citationItems":[{"id":1163,"uris":["http://zotero.org/users/8619560/items/BMFPG5ZK"],"itemData":{"id":1163,"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A6688D" w:rsidRPr="00A6688D">
        <w:t>(44)</w:t>
      </w:r>
      <w:r>
        <w:fldChar w:fldCharType="end"/>
      </w:r>
      <w:r>
        <w:t xml:space="preserve"> creates a graph representation of the data by leveraging concepts from topological data analysis to </w:t>
      </w:r>
      <w:r w:rsidR="00B87A76">
        <w:t>preserve</w:t>
      </w:r>
      <w:r>
        <w:t xml:space="preserve"> the shape and connectivity of the original data. It projects the data onto a filter function, such as a principal component. The projection if then divided into overlapping interval. These intervals are clustered and it creates a graph where </w:t>
      </w:r>
      <w:r w:rsidR="00B87A76">
        <w:t>nodes represent clusters and ed</w:t>
      </w:r>
      <w:r>
        <w:t xml:space="preserve">ges represent overlap between clusters. </w:t>
      </w:r>
    </w:p>
    <w:p w14:paraId="724BA436" w14:textId="22923915" w:rsidR="0055457D" w:rsidRDefault="0055457D" w:rsidP="00CF7220">
      <w:pPr>
        <w:spacing w:after="0"/>
      </w:pPr>
      <w:r>
        <w:t xml:space="preserve">Isometric Mapping, or </w:t>
      </w:r>
      <w:proofErr w:type="spellStart"/>
      <w:r w:rsidRPr="00C970C2">
        <w:t>Isomap</w:t>
      </w:r>
      <w:proofErr w:type="spellEnd"/>
      <w:r>
        <w:t xml:space="preserve"> </w:t>
      </w:r>
      <w:r>
        <w:fldChar w:fldCharType="begin"/>
      </w:r>
      <w:r w:rsidR="00531BA6">
        <w:instrText xml:space="preserve"> ADDIN ZOTERO_ITEM CSL_CITATION {"citationID":"xsyRCdps","properties":{"formattedCitation":"(19)","plainCitation":"(19)","noteIndex":0},"citationItems":[{"id":303,"uris":["http://zotero.org/users/8619560/items/GMZXTGS7"],"itemData":{"id":30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31BA6" w:rsidRPr="00531BA6">
        <w:t>(19)</w:t>
      </w:r>
      <w:r>
        <w:fldChar w:fldCharType="end"/>
      </w:r>
      <w:r>
        <w:t>, attempts to maintain the geodesic distance between the data.</w:t>
      </w:r>
      <w:r w:rsidR="00F460DB">
        <w:t xml:space="preserve"> Essentially, it flattens the manifold structure while preserving the geodesic distance.</w:t>
      </w:r>
      <w:r>
        <w:t xml:space="preserve"> It constructs a graph connecting nodes to nearest </w:t>
      </w:r>
      <w:r w:rsidR="00B87A76">
        <w:t>neighbors</w:t>
      </w:r>
      <w:r>
        <w:t>. A distance matrix is computed by computing the shortest paths between pairs of points/nodes</w:t>
      </w:r>
      <w:r w:rsidR="00B423ED">
        <w:t>.</w:t>
      </w:r>
      <w:r w:rsidR="00F31434">
        <w:t xml:space="preserve"> </w:t>
      </w:r>
      <w:r w:rsidR="0063045A">
        <w:t xml:space="preserve">It concludes by applying MDS to obtain the low-dimensional space. </w:t>
      </w:r>
    </w:p>
    <w:p w14:paraId="6CCBA11B" w14:textId="77777777" w:rsidR="00CF7220" w:rsidRDefault="00CF7220" w:rsidP="00CF7220">
      <w:pPr>
        <w:spacing w:after="0"/>
      </w:pPr>
    </w:p>
    <w:p w14:paraId="404BA4F6" w14:textId="1C6AD3E0" w:rsidR="0055457D" w:rsidRDefault="0055457D" w:rsidP="00CF7220">
      <w:pPr>
        <w:spacing w:after="0"/>
      </w:pPr>
      <w:r w:rsidRPr="00C970C2">
        <w:t xml:space="preserve">T-distributed Stochastic Neighbor Embedding (t-SNE) </w:t>
      </w:r>
      <w:r>
        <w:fldChar w:fldCharType="begin"/>
      </w:r>
      <w:r w:rsidR="00A6688D">
        <w:instrText xml:space="preserve"> ADDIN ZOTERO_ITEM CSL_CITATION {"citationID":"5OBaDbQL","properties":{"formattedCitation":"(45)","plainCitation":"(45)","noteIndex":0},"citationItems":[{"id":294,"uris":["http://zotero.org/users/8619560/items/UTIQBNZ2"],"itemData":{"id":29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6688D" w:rsidRPr="00A6688D">
        <w:t>(45)</w:t>
      </w:r>
      <w:r>
        <w:fldChar w:fldCharType="end"/>
      </w:r>
      <w:r>
        <w:t xml:space="preserve"> </w:t>
      </w:r>
      <w:r w:rsidR="0090173A">
        <w:t>manage</w:t>
      </w:r>
      <w:r w:rsidR="002A2038">
        <w:t>s</w:t>
      </w:r>
      <w:r w:rsidR="0090173A">
        <w:t xml:space="preserve"> to create a lower-dimensional space by mapping high-dimensional data to lower dimensions through </w:t>
      </w:r>
      <w:r w:rsidR="00F15AF7" w:rsidRPr="00C970C2">
        <w:t>pairwise probability similaritie</w:t>
      </w:r>
      <w:r w:rsidR="0090173A">
        <w:t>s</w:t>
      </w:r>
      <w:r w:rsidR="00AE5244">
        <w:t xml:space="preserve"> while preserving both local and global structure</w:t>
      </w:r>
      <w:r w:rsidR="0090173A">
        <w:t xml:space="preserve">. </w:t>
      </w:r>
      <w:r w:rsidR="00F15AF7">
        <w:t xml:space="preserve">Gaussian distributions are used to compute the conditional probabilities that represent the similarities between the points in the original space. The t-distribution is used to </w:t>
      </w:r>
      <w:proofErr w:type="gramStart"/>
      <w:r w:rsidR="00F15AF7">
        <w:t>computed</w:t>
      </w:r>
      <w:proofErr w:type="gramEnd"/>
      <w:r w:rsidR="00F15AF7">
        <w:t xml:space="preserve"> the similarity probability distribution of the low-dimensional space. T-SNE </w:t>
      </w:r>
      <w:r w:rsidR="00F15AF7" w:rsidRPr="00C970C2">
        <w:t xml:space="preserve">minimizes the </w:t>
      </w:r>
      <w:proofErr w:type="spellStart"/>
      <w:r w:rsidR="00F15AF7">
        <w:t>Kullback-Leibler</w:t>
      </w:r>
      <w:proofErr w:type="spellEnd"/>
      <w:r w:rsidR="00F15AF7">
        <w:t xml:space="preserve"> </w:t>
      </w:r>
      <w:r w:rsidR="00F15AF7" w:rsidRPr="00C970C2">
        <w:t>divergence between input feature</w:t>
      </w:r>
      <w:r w:rsidR="00C6577F">
        <w:t xml:space="preserve"> space</w:t>
      </w:r>
      <w:r w:rsidR="00F15AF7" w:rsidRPr="00C970C2">
        <w:t xml:space="preserve"> and the reduced feature space by using</w:t>
      </w:r>
      <w:r w:rsidR="00C6577F">
        <w:t xml:space="preserve"> the two distributions. </w:t>
      </w:r>
    </w:p>
    <w:p w14:paraId="4A2043FF" w14:textId="77777777" w:rsidR="00CF7220" w:rsidRDefault="00CF7220" w:rsidP="00CF7220">
      <w:pPr>
        <w:spacing w:after="0"/>
      </w:pPr>
    </w:p>
    <w:p w14:paraId="4BAFEDB8" w14:textId="2C08CE24" w:rsidR="006B192E" w:rsidRDefault="006B192E" w:rsidP="00284D80">
      <w:r>
        <w:t xml:space="preserve">Spectral embedding </w:t>
      </w:r>
      <w:r>
        <w:fldChar w:fldCharType="begin"/>
      </w:r>
      <w:r w:rsidR="00531BA6">
        <w:instrText xml:space="preserve"> ADDIN ZOTERO_ITEM CSL_CITATION {"citationID":"4CrdR7U9","properties":{"formattedCitation":"(22)","plainCitation":"(22)","noteIndex":0},"citationItems":[{"id":1171,"uris":["http://zotero.org/users/8619560/items/6UQY9A8H"],"itemData":{"id":1171,"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31BA6" w:rsidRPr="00531BA6">
        <w:t>(22)</w:t>
      </w:r>
      <w:r>
        <w:fldChar w:fldCharType="end"/>
      </w:r>
      <w:r w:rsidR="008D391F">
        <w:t xml:space="preserve"> </w:t>
      </w:r>
      <w:r w:rsidR="008D391F" w:rsidRPr="008D391F">
        <w:t>constructs a weighted graph representing the data and uses its Laplacian matrix for dimensionality reduction</w:t>
      </w:r>
      <w:r w:rsidR="008D391F">
        <w:t xml:space="preserve"> to preserve local structures. The graph connects each points to its nearby points</w:t>
      </w:r>
      <w:r w:rsidR="007B5DBB">
        <w:t xml:space="preserve">, </w:t>
      </w:r>
      <w:r w:rsidR="008D391F" w:rsidRPr="008D391F">
        <w:t>computes the graph Laplacian matrix, and finds its eigenvectors corresponding to the smallest non-zero eigenvalues.</w:t>
      </w:r>
      <w:r w:rsidR="007B5DBB">
        <w:t xml:space="preserve"> </w:t>
      </w:r>
      <w:r w:rsidR="007B5DBB" w:rsidRPr="007B5DBB">
        <w:t>These eigenvectors form the low-dimensional embedding.</w:t>
      </w:r>
    </w:p>
    <w:p w14:paraId="609A127D" w14:textId="77777777" w:rsidR="008936F9" w:rsidRPr="00F34568" w:rsidRDefault="008936F9" w:rsidP="008936F9">
      <w:pPr>
        <w:rPr>
          <w:lang w:val="en-GB"/>
        </w:rPr>
      </w:pPr>
    </w:p>
    <w:p w14:paraId="11C436B4" w14:textId="3C180897" w:rsidR="008936F9" w:rsidRDefault="008936F9" w:rsidP="008936F9">
      <w:r>
        <w:t xml:space="preserve">Diffusion Map </w:t>
      </w:r>
      <w:r>
        <w:fldChar w:fldCharType="begin"/>
      </w:r>
      <w:r w:rsidR="00A6688D">
        <w:instrText xml:space="preserve"> ADDIN ZOTERO_ITEM CSL_CITATION {"citationID":"acqGhdtS","properties":{"formattedCitation":"(46)","plainCitation":"(46)","noteIndex":0},"citationItems":[{"id":1166,"uris":["http://zotero.org/users/8619560/items/N625VT5V"],"itemData":{"id":1166,"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A6688D" w:rsidRPr="00A6688D">
        <w:t>(46)</w:t>
      </w:r>
      <w:r>
        <w:fldChar w:fldCharType="end"/>
      </w:r>
      <w:r>
        <w:t xml:space="preserve"> uses diffusion processes on the manifold to capture the intrinsic structure of the data. A graph is constructed where edges represent </w:t>
      </w:r>
      <w:r w:rsidRPr="00E5083E">
        <w:t>the probability of transitioning between points in a random walk</w:t>
      </w:r>
      <w:r>
        <w:t>.</w:t>
      </w:r>
      <w:r w:rsidRPr="00E5083E">
        <w:t xml:space="preserve"> </w:t>
      </w:r>
      <w:r>
        <w:t>T</w:t>
      </w:r>
      <w:r w:rsidRPr="00E5083E">
        <w:t xml:space="preserve">he eigenvectors of the normalized graph Laplacian </w:t>
      </w:r>
      <w:r>
        <w:t xml:space="preserve">are </w:t>
      </w:r>
      <w:r w:rsidRPr="00E5083E">
        <w:t>compute</w:t>
      </w:r>
      <w:r>
        <w:t>d</w:t>
      </w:r>
      <w:r w:rsidRPr="00E5083E">
        <w:t>, which correspond to different time scales of the diffusion process.</w:t>
      </w:r>
      <w:r>
        <w:t xml:space="preserve"> </w:t>
      </w:r>
      <w:r w:rsidRPr="00E5083E">
        <w:t xml:space="preserve">These eigenvectors </w:t>
      </w:r>
      <w:r>
        <w:t>are</w:t>
      </w:r>
      <w:r w:rsidRPr="00E5083E">
        <w:t xml:space="preserve"> </w:t>
      </w:r>
      <w:r>
        <w:t>the</w:t>
      </w:r>
      <w:r w:rsidRPr="00E5083E">
        <w:t xml:space="preserve"> low-dimensional embedding </w:t>
      </w:r>
      <w:r>
        <w:t>which were created by</w:t>
      </w:r>
      <w:r w:rsidRPr="00E5083E">
        <w:t xml:space="preserve"> preserv</w:t>
      </w:r>
      <w:r>
        <w:t>ing</w:t>
      </w:r>
      <w:r w:rsidRPr="00E5083E">
        <w:t xml:space="preserve"> diffusion distances. </w:t>
      </w:r>
    </w:p>
    <w:p w14:paraId="186F5797" w14:textId="77777777" w:rsidR="00512A01" w:rsidRDefault="00512A01" w:rsidP="00284D80"/>
    <w:p w14:paraId="735D3F6A" w14:textId="3C3B9EF2" w:rsidR="0062048F" w:rsidRDefault="0062048F" w:rsidP="00284D80">
      <w:pPr>
        <w:rPr>
          <w:lang w:val="en-GB"/>
        </w:rPr>
      </w:pPr>
      <w:r>
        <w:t xml:space="preserve">PHATE </w:t>
      </w:r>
      <w:r>
        <w:fldChar w:fldCharType="begin"/>
      </w:r>
      <w:r w:rsidR="00A6688D">
        <w:instrText xml:space="preserve"> ADDIN ZOTERO_ITEM CSL_CITATION {"citationID":"iIQmIJVC","properties":{"formattedCitation":"(47)","plainCitation":"(47)","noteIndex":0},"citationItems":[{"id":1165,"uris":["http://zotero.org/users/8619560/items/YNSW57B4"],"itemData":{"id":1165,"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A6688D" w:rsidRPr="00A6688D">
        <w:t>(47)</w:t>
      </w:r>
      <w:r>
        <w:fldChar w:fldCharType="end"/>
      </w:r>
      <w:r>
        <w:t xml:space="preserve"> </w:t>
      </w:r>
      <w:r w:rsidRPr="00E5083E">
        <w:rPr>
          <w:lang w:val="en-GB"/>
        </w:rPr>
        <w:t>model</w:t>
      </w:r>
      <w:r>
        <w:rPr>
          <w:lang w:val="en-GB"/>
        </w:rPr>
        <w:t>s</w:t>
      </w:r>
      <w:r w:rsidRPr="00E5083E">
        <w:rPr>
          <w:lang w:val="en-GB"/>
        </w:rPr>
        <w:t xml:space="preserve"> diffusion processes through heat kernels</w:t>
      </w:r>
      <w:r>
        <w:rPr>
          <w:lang w:val="en-GB"/>
        </w:rPr>
        <w:t xml:space="preserve"> to create an embedding that captures the </w:t>
      </w:r>
      <w:r w:rsidR="00B87A76">
        <w:rPr>
          <w:lang w:val="en-GB"/>
        </w:rPr>
        <w:t>intrinsic</w:t>
      </w:r>
      <w:r>
        <w:rPr>
          <w:lang w:val="en-GB"/>
        </w:rPr>
        <w:t xml:space="preserve"> structure of the data</w:t>
      </w:r>
      <w:r w:rsidRPr="00E5083E">
        <w:rPr>
          <w:lang w:val="en-GB"/>
        </w:rPr>
        <w:t xml:space="preserve">. </w:t>
      </w:r>
      <w:r>
        <w:rPr>
          <w:lang w:val="en-GB"/>
        </w:rPr>
        <w:t>A</w:t>
      </w:r>
      <w:r w:rsidRPr="00E5083E">
        <w:rPr>
          <w:lang w:val="en-GB"/>
        </w:rPr>
        <w:t xml:space="preserve"> </w:t>
      </w:r>
      <w:r w:rsidR="00B87A76" w:rsidRPr="00E5083E">
        <w:rPr>
          <w:lang w:val="en-GB"/>
        </w:rPr>
        <w:t>neighbourhood</w:t>
      </w:r>
      <w:r w:rsidRPr="00E5083E">
        <w:rPr>
          <w:lang w:val="en-GB"/>
        </w:rPr>
        <w:t xml:space="preserve"> graph </w:t>
      </w:r>
      <w:r>
        <w:rPr>
          <w:lang w:val="en-GB"/>
        </w:rPr>
        <w:t xml:space="preserve">is </w:t>
      </w:r>
      <w:r w:rsidRPr="00E5083E">
        <w:rPr>
          <w:lang w:val="en-GB"/>
        </w:rPr>
        <w:t>construct</w:t>
      </w:r>
      <w:r>
        <w:rPr>
          <w:lang w:val="en-GB"/>
        </w:rPr>
        <w:t>ed</w:t>
      </w:r>
      <w:r w:rsidRPr="00E5083E">
        <w:rPr>
          <w:lang w:val="en-GB"/>
        </w:rPr>
        <w:t xml:space="preserve"> and local affinities</w:t>
      </w:r>
      <w:r>
        <w:rPr>
          <w:lang w:val="en-GB"/>
        </w:rPr>
        <w:t xml:space="preserve"> are computed</w:t>
      </w:r>
      <w:r w:rsidRPr="00E5083E">
        <w:rPr>
          <w:lang w:val="en-GB"/>
        </w:rPr>
        <w:t xml:space="preserve">. </w:t>
      </w:r>
      <w:r w:rsidR="00F34568">
        <w:rPr>
          <w:lang w:val="en-GB"/>
        </w:rPr>
        <w:t>Diffusion is applied</w:t>
      </w:r>
      <w:r w:rsidRPr="00E5083E">
        <w:rPr>
          <w:lang w:val="en-GB"/>
        </w:rPr>
        <w:t xml:space="preserve"> to capture multi-scale relationships, potential distances that preserve both local and global structure</w:t>
      </w:r>
      <w:r w:rsidR="00F34568">
        <w:rPr>
          <w:lang w:val="en-GB"/>
        </w:rPr>
        <w:t xml:space="preserve"> are computed and embedded </w:t>
      </w:r>
      <w:r w:rsidRPr="00E5083E">
        <w:rPr>
          <w:lang w:val="en-GB"/>
        </w:rPr>
        <w:t xml:space="preserve">into low dimensions using MDS. </w:t>
      </w:r>
    </w:p>
    <w:p w14:paraId="7E359A0A" w14:textId="77777777" w:rsidR="00954CAB" w:rsidRDefault="00954CAB" w:rsidP="00954CAB"/>
    <w:p w14:paraId="696377C1" w14:textId="7A6295A1" w:rsidR="00954CAB" w:rsidRPr="00364B3D" w:rsidRDefault="00954CAB" w:rsidP="00954CAB">
      <w:pPr>
        <w:rPr>
          <w:lang w:val="en-GB"/>
        </w:rPr>
      </w:pPr>
      <w:r>
        <w:t xml:space="preserve">UMAP </w:t>
      </w:r>
      <w:r>
        <w:fldChar w:fldCharType="begin"/>
      </w:r>
      <w:r w:rsidR="00531BA6">
        <w:instrText xml:space="preserve"> ADDIN ZOTERO_ITEM CSL_CITATION {"citationID":"P1px7lqH","properties":{"formattedCitation":"(24)","plainCitation":"(24)","noteIndex":0},"citationItems":[{"id":1167,"uris":["http://zotero.org/users/8619560/items/Y3IY5HX6"],"itemData":{"id":1167,"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531BA6" w:rsidRPr="00531BA6">
        <w:t>(24)</w:t>
      </w:r>
      <w:r>
        <w:fldChar w:fldCharType="end"/>
      </w:r>
      <w:r w:rsidR="00E5083E" w:rsidRPr="00E5083E">
        <w:rPr>
          <w:lang w:val="en-GB"/>
        </w:rPr>
        <w:t xml:space="preserve"> </w:t>
      </w:r>
      <w:r w:rsidR="00F34568">
        <w:rPr>
          <w:lang w:val="en-GB"/>
        </w:rPr>
        <w:t xml:space="preserve">maps the high-dimensional data into low-dimensional </w:t>
      </w:r>
      <w:proofErr w:type="spellStart"/>
      <w:r w:rsidR="00F34568">
        <w:rPr>
          <w:lang w:val="en-GB"/>
        </w:rPr>
        <w:t>embeddings</w:t>
      </w:r>
      <w:proofErr w:type="spellEnd"/>
      <w:r w:rsidR="00F34568">
        <w:rPr>
          <w:lang w:val="en-GB"/>
        </w:rPr>
        <w:t xml:space="preserve"> that have a similar topological structure. </w:t>
      </w:r>
      <w:r w:rsidR="00545791">
        <w:rPr>
          <w:lang w:val="en-GB"/>
        </w:rPr>
        <w:t xml:space="preserve">A </w:t>
      </w:r>
      <w:r w:rsidR="00545791" w:rsidRPr="00E5083E">
        <w:rPr>
          <w:lang w:val="en-GB"/>
        </w:rPr>
        <w:t xml:space="preserve">weighted graph </w:t>
      </w:r>
      <w:r w:rsidR="00CD2B4B">
        <w:rPr>
          <w:lang w:val="en-GB"/>
        </w:rPr>
        <w:t xml:space="preserve">is constructed with edges representing k-nearest neighbours. The edge weights are assigned using a </w:t>
      </w:r>
      <w:r w:rsidR="00CD2B4B" w:rsidRPr="00CD2B4B">
        <w:rPr>
          <w:lang w:val="en-GB"/>
        </w:rPr>
        <w:t>fuzzy set membership function based on distance</w:t>
      </w:r>
      <w:r w:rsidR="00CD2B4B">
        <w:rPr>
          <w:lang w:val="en-GB"/>
        </w:rPr>
        <w:t>, thus creating a fuzzy topological representation.</w:t>
      </w:r>
      <w:r w:rsidR="00FD1B97">
        <w:rPr>
          <w:lang w:val="en-GB"/>
        </w:rPr>
        <w:t xml:space="preserve"> A low-dimensional space is initialized (usually using spectral techniques) and a similar graph is created (with different edge weights)</w:t>
      </w:r>
      <w:r w:rsidR="00364B3D">
        <w:rPr>
          <w:lang w:val="en-GB"/>
        </w:rPr>
        <w:t xml:space="preserve">. </w:t>
      </w:r>
      <w:r w:rsidR="00552F9F">
        <w:rPr>
          <w:lang w:val="en-GB"/>
        </w:rPr>
        <w:t xml:space="preserve">Finally, </w:t>
      </w:r>
      <w:r w:rsidR="00545791">
        <w:rPr>
          <w:lang w:val="en-GB"/>
        </w:rPr>
        <w:t xml:space="preserve">UMAP </w:t>
      </w:r>
      <w:r w:rsidR="00545791" w:rsidRPr="00E5083E">
        <w:rPr>
          <w:lang w:val="en-GB"/>
        </w:rPr>
        <w:t xml:space="preserve">optimizes the </w:t>
      </w:r>
      <w:r w:rsidR="00B05D23">
        <w:rPr>
          <w:lang w:val="en-GB"/>
        </w:rPr>
        <w:t>low-dimensional space</w:t>
      </w:r>
      <w:r w:rsidR="00545791" w:rsidRPr="00E5083E">
        <w:rPr>
          <w:lang w:val="en-GB"/>
        </w:rPr>
        <w:t xml:space="preserve"> to minimize the cross-entropy between the two graphs</w:t>
      </w:r>
      <w:r w:rsidR="00364B3D">
        <w:rPr>
          <w:lang w:val="en-GB"/>
        </w:rPr>
        <w:t>.</w:t>
      </w:r>
      <w:r w:rsidR="0017437B">
        <w:rPr>
          <w:lang w:val="en-GB"/>
        </w:rPr>
        <w:t xml:space="preserve"> Recently, UMAP has been applied to spike sorting with promising results</w:t>
      </w:r>
      <w:r w:rsidR="002A12EA">
        <w:rPr>
          <w:lang w:val="en-GB"/>
        </w:rPr>
        <w:t xml:space="preserve"> </w:t>
      </w:r>
      <w:r w:rsidR="002A12EA">
        <w:rPr>
          <w:lang w:val="en-GB"/>
        </w:rPr>
        <w:fldChar w:fldCharType="begin"/>
      </w:r>
      <w:r w:rsidR="002A12EA">
        <w:rPr>
          <w:lang w:val="en-GB"/>
        </w:rPr>
        <w:instrText xml:space="preserve"> ADDIN ZOTERO_ITEM CSL_CITATION {"citationID":"Lv5AoJdE","properties":{"formattedCitation":"(48,49)","plainCitation":"(48,49)","noteIndex":0},"citationItems":[{"id":1263,"uris":["http://zotero.org/users/8619560/items/WRIWWCCS"],"itemData":{"id":1263,"type":"article-journal","abstract":"Action potential spike widths are used to classify cell types as either excitatory or inhibitory; however, this approach obscures other differences in waveform shape useful for identifying more fine-grained cell types. Here, we present a protocol for using WaveMAP to generate nuanced average waveform clusters more closely linked to underlying cell types. We describe steps for installing WaveMAP, preprocessing data, and clustering waveform into putative cell types. We also detail cluster evaluation for functional differences and interpretation of WaveMAP output. For complete details on the use and execution of this protocol, please refer to Lee et al. (2021).1","container-title":"STAR Protocols","DOI":"10.1016/j.xpro.2023.102320","ISSN":"2666-1667","issue":"2","journalAbbreviation":"STAR Protocols","page":"102320","source":"ScienceDirect","title":"WaveMAP for identifying putative cell types from &lt;i&gt;in vivo&lt;/i&gt; electrophysiology","volume":"4","author":[{"family":"Lee","given":"Kenji"},{"family":"Carr","given":"Nicole"},{"family":"Perliss","given":"Alec"},{"family":"Chandrasekaran","given":"Chandramouli"}],"issued":{"date-parts":[["2023",6,16]]}}},{"id":1264,"uris":["http://zotero.org/users/8619560/items/NF88SW7Z"],"itemData":{"id":1264,"type":"article-journal","abstract":"Cortical circuits are thought to contain a large number of cell types that coordinate to produce behavior. Current in vivo methods rely on clustering of specified features of extracellular waveforms to identify putative cell types, but these capture only a small amount of variation. Here, we develop a new method (WaveMAP) that combines non-linear dimensionality reduction with graph clustering to identify putative cell types. We apply WaveMAP to extracellular waveforms recorded from dorsal premotor cortex of macaque monkeys performing a decision-making task. Using WaveMAP, we robustly establish eight waveform clusters and show that these clusters recapitulate previously identified narrow- and broad-spiking types while revealing previously unknown diversity within these subtypes. The eight clusters exhibited distinct laminar distributions, characteristic firing rate patterns, and decision-related dynamics. Such insights were weaker when using feature-based approaches. WaveMAP therefore provides a more nuanced understanding of the dynamics of cell types in cortical circuits.","container-title":"eLife","DOI":"10.7554/eLife.67490","ISSN":"2050-084X","journalAbbreviation":"eLife","note":"PMID: 34355695\nPMCID: PMC8452311","page":"e67490","source":"PubMed Central","title":"Non-linear dimensionality reduction on extracellular waveforms reveals cell type diversity in premotor cortex","volume":"10","author":[{"family":"Lee","given":"Eric Kenji"},{"family":"Balasubramanian","given":"Hymavathy"},{"family":"Tsolias","given":"Alexandra"},{"family":"Anakwe","given":"Stephanie Udochukwu"},{"family":"Medalla","given":"Maria"},{"family":"Shenoy","given":"Krishna V"},{"family":"Chandrasekaran","given":"Chandramouli"}]}}],"schema":"https://github.com/citation-style-language/schema/raw/master/csl-citation.json"} </w:instrText>
      </w:r>
      <w:r w:rsidR="002A12EA">
        <w:rPr>
          <w:lang w:val="en-GB"/>
        </w:rPr>
        <w:fldChar w:fldCharType="separate"/>
      </w:r>
      <w:r w:rsidR="002A12EA" w:rsidRPr="002A12EA">
        <w:t>(48,49)</w:t>
      </w:r>
      <w:r w:rsidR="002A12EA">
        <w:rPr>
          <w:lang w:val="en-GB"/>
        </w:rPr>
        <w:fldChar w:fldCharType="end"/>
      </w:r>
      <w:r w:rsidR="0017437B">
        <w:rPr>
          <w:lang w:val="en-GB"/>
        </w:rPr>
        <w:t xml:space="preserve">. </w:t>
      </w:r>
    </w:p>
    <w:p w14:paraId="52893894" w14:textId="77777777" w:rsidR="00954CAB" w:rsidRDefault="00954CAB" w:rsidP="00954CAB"/>
    <w:p w14:paraId="52F842C3" w14:textId="21F878F7" w:rsidR="00512A01" w:rsidRPr="006E50D4" w:rsidRDefault="00954CAB" w:rsidP="00284D80">
      <w:pPr>
        <w:rPr>
          <w:lang w:val="en-GB"/>
        </w:rPr>
      </w:pPr>
      <w:proofErr w:type="spellStart"/>
      <w:r>
        <w:t>TriMap</w:t>
      </w:r>
      <w:proofErr w:type="spellEnd"/>
      <w:r>
        <w:t xml:space="preserve"> </w:t>
      </w:r>
      <w:r>
        <w:fldChar w:fldCharType="begin"/>
      </w:r>
      <w:r w:rsidR="00531BA6">
        <w:instrText xml:space="preserve"> ADDIN ZOTERO_ITEM CSL_CITATION {"citationID":"vRUjgWgi","properties":{"formattedCitation":"(23)","plainCitation":"(23)","noteIndex":0},"citationItems":[{"id":1164,"uris":["http://zotero.org/users/8619560/items/K3B25M2Y"],"itemData":{"id":1164,"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531BA6" w:rsidRPr="00531BA6">
        <w:t>(23)</w:t>
      </w:r>
      <w:r>
        <w:fldChar w:fldCharType="end"/>
      </w:r>
      <w:r w:rsidR="00E5083E">
        <w:t xml:space="preserve"> </w:t>
      </w:r>
      <w:r w:rsidR="00AC59EF">
        <w:rPr>
          <w:lang w:val="en-GB"/>
        </w:rPr>
        <w:t xml:space="preserve">creates </w:t>
      </w:r>
      <w:proofErr w:type="spellStart"/>
      <w:r w:rsidR="00AC59EF">
        <w:rPr>
          <w:lang w:val="en-GB"/>
        </w:rPr>
        <w:t>embeddings</w:t>
      </w:r>
      <w:proofErr w:type="spellEnd"/>
      <w:r w:rsidR="00E5083E" w:rsidRPr="00E5083E">
        <w:rPr>
          <w:lang w:val="en-GB"/>
        </w:rPr>
        <w:t xml:space="preserve"> based on triplet constraints. </w:t>
      </w:r>
      <w:r w:rsidR="00BD1B24">
        <w:rPr>
          <w:lang w:val="en-GB"/>
        </w:rPr>
        <w:t xml:space="preserve">These triplet constraints </w:t>
      </w:r>
      <w:r w:rsidR="00BD1B24" w:rsidRPr="00E5083E">
        <w:rPr>
          <w:lang w:val="en-GB"/>
        </w:rPr>
        <w:t>compare relative proximities between points</w:t>
      </w:r>
      <w:r w:rsidR="00BD1B24">
        <w:rPr>
          <w:lang w:val="en-GB"/>
        </w:rPr>
        <w:t xml:space="preserve">. </w:t>
      </w:r>
      <w:proofErr w:type="spellStart"/>
      <w:r w:rsidR="00BD1B24">
        <w:rPr>
          <w:lang w:val="en-GB"/>
        </w:rPr>
        <w:t>TriMap</w:t>
      </w:r>
      <w:proofErr w:type="spellEnd"/>
      <w:r w:rsidR="00BD1B24">
        <w:rPr>
          <w:lang w:val="en-GB"/>
        </w:rPr>
        <w:t xml:space="preserve"> </w:t>
      </w:r>
      <w:r w:rsidR="00E5083E" w:rsidRPr="00E5083E">
        <w:rPr>
          <w:lang w:val="en-GB"/>
        </w:rPr>
        <w:t xml:space="preserve">samples triplets of points </w:t>
      </w:r>
      <w:r w:rsidR="00E5083E" w:rsidRPr="00364B3D">
        <w:rPr>
          <w:i/>
          <w:iCs/>
          <w:lang w:val="en-GB"/>
        </w:rPr>
        <w:t>(</w:t>
      </w:r>
      <w:proofErr w:type="spellStart"/>
      <w:r w:rsidR="00E5083E" w:rsidRPr="00364B3D">
        <w:rPr>
          <w:i/>
          <w:iCs/>
          <w:lang w:val="en-GB"/>
        </w:rPr>
        <w:t>i</w:t>
      </w:r>
      <w:proofErr w:type="spellEnd"/>
      <w:r w:rsidR="00E5083E" w:rsidRPr="00364B3D">
        <w:rPr>
          <w:i/>
          <w:iCs/>
          <w:lang w:val="en-GB"/>
        </w:rPr>
        <w:t xml:space="preserve">, j, k) </w:t>
      </w:r>
      <w:r w:rsidR="00E5083E" w:rsidRPr="00E5083E">
        <w:rPr>
          <w:lang w:val="en-GB"/>
        </w:rPr>
        <w:t xml:space="preserve">where </w:t>
      </w:r>
      <w:proofErr w:type="spellStart"/>
      <w:r w:rsidR="00E5083E" w:rsidRPr="00364B3D">
        <w:rPr>
          <w:i/>
          <w:iCs/>
          <w:lang w:val="en-GB"/>
        </w:rPr>
        <w:t>i</w:t>
      </w:r>
      <w:proofErr w:type="spellEnd"/>
      <w:r w:rsidR="00E5083E" w:rsidRPr="00364B3D">
        <w:rPr>
          <w:i/>
          <w:iCs/>
          <w:lang w:val="en-GB"/>
        </w:rPr>
        <w:t xml:space="preserve"> </w:t>
      </w:r>
      <w:r w:rsidR="00E5083E" w:rsidRPr="00E5083E">
        <w:rPr>
          <w:lang w:val="en-GB"/>
        </w:rPr>
        <w:t xml:space="preserve">should be closer to </w:t>
      </w:r>
      <w:r w:rsidR="00E5083E" w:rsidRPr="00364B3D">
        <w:rPr>
          <w:i/>
          <w:iCs/>
          <w:lang w:val="en-GB"/>
        </w:rPr>
        <w:t>j</w:t>
      </w:r>
      <w:r w:rsidR="00E5083E" w:rsidRPr="00E5083E">
        <w:rPr>
          <w:lang w:val="en-GB"/>
        </w:rPr>
        <w:t xml:space="preserve"> than to </w:t>
      </w:r>
      <w:r w:rsidR="00E5083E" w:rsidRPr="00364B3D">
        <w:rPr>
          <w:i/>
          <w:iCs/>
          <w:lang w:val="en-GB"/>
        </w:rPr>
        <w:t>k</w:t>
      </w:r>
      <w:r w:rsidR="00E5083E" w:rsidRPr="00E5083E">
        <w:rPr>
          <w:lang w:val="en-GB"/>
        </w:rPr>
        <w:t xml:space="preserve"> in the embedding space. It then optimizes an objective function that minimizes violations of these constraints using gradient descent. By focusing on these relative proximity relations rather than absolute distances, </w:t>
      </w:r>
      <w:proofErr w:type="spellStart"/>
      <w:r w:rsidR="00E5083E" w:rsidRPr="00E5083E">
        <w:rPr>
          <w:lang w:val="en-GB"/>
        </w:rPr>
        <w:t>TriMap</w:t>
      </w:r>
      <w:proofErr w:type="spellEnd"/>
      <w:r w:rsidR="00E5083E" w:rsidRPr="00E5083E">
        <w:rPr>
          <w:lang w:val="en-GB"/>
        </w:rPr>
        <w:t xml:space="preserve"> efficiently captures both local and global structure</w:t>
      </w:r>
      <w:r w:rsidR="00364B3D">
        <w:rPr>
          <w:lang w:val="en-GB"/>
        </w:rPr>
        <w:t>.</w:t>
      </w:r>
    </w:p>
    <w:p w14:paraId="720B6F3A" w14:textId="77777777" w:rsidR="00890EEA" w:rsidRPr="00284D80" w:rsidRDefault="00890EEA" w:rsidP="00284D80"/>
    <w:p w14:paraId="4FC8AA4B" w14:textId="27B5ABD9" w:rsidR="00FF30DF" w:rsidRDefault="00284D80" w:rsidP="00FF30DF">
      <w:pPr>
        <w:pStyle w:val="Heading2"/>
      </w:pPr>
      <w:r>
        <w:t xml:space="preserve"> </w:t>
      </w:r>
      <w:r w:rsidR="00FF30DF">
        <w:t>Clustering algorithms</w:t>
      </w:r>
    </w:p>
    <w:p w14:paraId="4C561D7A" w14:textId="6F47D6F8" w:rsidR="0060420B" w:rsidRDefault="0060420B" w:rsidP="0060420B">
      <w:pPr>
        <w:spacing w:after="0"/>
      </w:pPr>
      <w:r w:rsidRPr="005F164E">
        <w:t>External evaluation metrics require both the predicted cluster labels and the corresponding ground truth labels. As such, we employed K-Means</w:t>
      </w:r>
      <w:r>
        <w:t xml:space="preserve"> </w:t>
      </w:r>
      <w:r>
        <w:fldChar w:fldCharType="begin"/>
      </w:r>
      <w:r w:rsidR="002A12EA">
        <w:instrText xml:space="preserve"> ADDIN ZOTERO_ITEM CSL_CITATION {"citationID":"7vXA6p04","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rsidRPr="005F164E">
        <w:t xml:space="preserve"> clustering to obtain the labels necessary for external metrics, applying it immediately after feature extraction.</w:t>
      </w:r>
      <w:r>
        <w:t xml:space="preserve"> </w:t>
      </w:r>
      <w:r w:rsidRPr="00E140DF">
        <w:t xml:space="preserve">K-Means has long </w:t>
      </w:r>
      <w:r>
        <w:t>been used</w:t>
      </w:r>
      <w:r w:rsidRPr="00E140DF">
        <w:t xml:space="preserve"> in clustering, with many adaptations developed over time. It was first utilized for spike sorting in 1988 </w:t>
      </w:r>
      <w:r>
        <w:fldChar w:fldCharType="begin"/>
      </w:r>
      <w:r w:rsidR="002A12EA">
        <w:instrText xml:space="preserve"> ADDIN ZOTERO_ITEM CSL_CITATION {"citationID":"Q8C2xJpW","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C970C2">
        <w:t xml:space="preserve"> </w:t>
      </w:r>
      <w:r>
        <w:fldChar w:fldCharType="begin"/>
      </w:r>
      <w:r w:rsidR="002A12EA">
        <w:instrText xml:space="preserve"> ADDIN ZOTERO_ITEM CSL_CITATION {"citationID":"jf8wxnzc","properties":{"formattedCitation":"(52)","plainCitation":"(52)","noteIndex":0},"citationItems":[{"id":362,"uris":["http://zotero.org/users/8619560/items/UE2SQBC8"],"itemData":{"id":36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2A12EA" w:rsidRPr="002A12EA">
        <w:t>(52)</w:t>
      </w:r>
      <w:r>
        <w:fldChar w:fldCharType="end"/>
      </w:r>
      <w:r>
        <w:t xml:space="preserve"> </w:t>
      </w:r>
      <w:r w:rsidRPr="00E140DF">
        <w:t>and has remained the standard method for many years. Even recent spike sorting pipelines</w:t>
      </w:r>
      <w:r>
        <w:t xml:space="preserve"> </w:t>
      </w:r>
      <w:r>
        <w:fldChar w:fldCharType="begin"/>
      </w:r>
      <w:r w:rsidR="00531BA6">
        <w:instrText xml:space="preserve"> ADDIN ZOTERO_ITEM CSL_CITATION {"citationID":"YBLmLEN2","properties":{"formattedCitation":"(14)","plainCitation":"(14)","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31BA6" w:rsidRPr="00531BA6">
        <w:t>(14)</w:t>
      </w:r>
      <w:r>
        <w:fldChar w:fldCharType="end"/>
      </w:r>
      <w:r w:rsidRPr="00C970C2">
        <w:t xml:space="preserve"> </w:t>
      </w:r>
      <w:r>
        <w:fldChar w:fldCharType="begin"/>
      </w:r>
      <w:r w:rsidR="002A12EA">
        <w:instrText xml:space="preserve"> ADDIN ZOTERO_ITEM CSL_CITATION {"citationID":"dzjo5Cul","properties":{"formattedCitation":"(53)","plainCitation":"(53)","noteIndex":0},"citationItems":[{"id":360,"uris":["http://zotero.org/users/8619560/items/EFBAXJTN"],"itemData":{"id":360,"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2A12EA" w:rsidRPr="002A12EA">
        <w:t>(53)</w:t>
      </w:r>
      <w:r>
        <w:fldChar w:fldCharType="end"/>
      </w:r>
      <w:r>
        <w:t xml:space="preserve"> </w:t>
      </w:r>
      <w:r w:rsidRPr="00E140DF">
        <w:t xml:space="preserve"> either rely on or are inspired by K-Means, and in a recent comparative study of 25 clustering methods</w:t>
      </w:r>
      <w:r>
        <w:t xml:space="preserve">, it </w:t>
      </w:r>
      <w:r w:rsidRPr="00E140DF">
        <w:t>demonstrat</w:t>
      </w:r>
      <w:r>
        <w:t>ed</w:t>
      </w:r>
      <w:r w:rsidRPr="00E140DF">
        <w:t xml:space="preserve"> its continued competitive performance</w:t>
      </w:r>
      <w:r>
        <w:t xml:space="preserve"> by </w:t>
      </w:r>
      <w:r w:rsidRPr="00E140DF">
        <w:t>rank</w:t>
      </w:r>
      <w:r>
        <w:t>ing</w:t>
      </w:r>
      <w:r w:rsidRPr="00E140DF">
        <w:t xml:space="preserve"> third</w:t>
      </w:r>
      <w:r>
        <w:t xml:space="preserve"> </w:t>
      </w:r>
      <w:r>
        <w:fldChar w:fldCharType="begin"/>
      </w:r>
      <w:r w:rsidR="002A12EA">
        <w:instrText xml:space="preserve"> ADDIN ZOTERO_ITEM CSL_CITATION {"citationID":"CjoqKlSL","properties":{"formattedCitation":"(51)","plainCitation":"(51)","noteIndex":0},"citationItems":[{"id":417,"uris":["http://zotero.org/users/8619560/items/87FUULND"],"itemData":{"id":417,"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2A12EA" w:rsidRPr="002A12EA">
        <w:t>(51)</w:t>
      </w:r>
      <w:r>
        <w:fldChar w:fldCharType="end"/>
      </w:r>
      <w:r w:rsidRPr="00E140DF">
        <w:t>.</w:t>
      </w:r>
    </w:p>
    <w:p w14:paraId="1EB5AEC2" w14:textId="77777777" w:rsidR="0060420B" w:rsidRDefault="0060420B" w:rsidP="0060420B">
      <w:pPr>
        <w:spacing w:after="0"/>
      </w:pPr>
    </w:p>
    <w:p w14:paraId="36A04F18" w14:textId="6ED66229" w:rsidR="00FF44D9" w:rsidRDefault="0060420B" w:rsidP="0060420B">
      <w:r w:rsidRPr="00757ECA">
        <w:lastRenderedPageBreak/>
        <w:t xml:space="preserve">K-Means </w:t>
      </w:r>
      <w:r>
        <w:fldChar w:fldCharType="begin"/>
      </w:r>
      <w:r w:rsidR="002A12EA">
        <w:instrText xml:space="preserve"> ADDIN ZOTERO_ITEM CSL_CITATION {"citationID":"f8hhsk4b","properties":{"formattedCitation":"(50)","plainCitation":"(50)","noteIndex":0},"citationItems":[{"id":"8mdVVFhR/jaiTi76I","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2A12EA" w:rsidRPr="002A12EA">
        <w:t>(50)</w:t>
      </w:r>
      <w:r>
        <w:fldChar w:fldCharType="end"/>
      </w:r>
      <w:r>
        <w:t xml:space="preserve"> </w:t>
      </w:r>
      <w:r w:rsidRPr="00757ECA">
        <w:t xml:space="preserve">is a centroid-based clustering technique that achieves clustering by dividing the data space into </w:t>
      </w:r>
      <w:r w:rsidRPr="00757ECA">
        <w:rPr>
          <w:i/>
          <w:iCs/>
        </w:rPr>
        <w:t>k</w:t>
      </w:r>
      <w:r w:rsidRPr="00757ECA">
        <w:t xml:space="preserve"> groups and allocating each point to the closest centroid according to Euclidean distance. But it has a number of drawbacks. First of all, it necessitates pre-specifying the number of clusters, which can be difficult for the </w:t>
      </w:r>
      <w:r>
        <w:t>real-</w:t>
      </w:r>
      <w:r w:rsidRPr="00757ECA">
        <w:t>world</w:t>
      </w:r>
      <w:r>
        <w:t xml:space="preserve"> data</w:t>
      </w:r>
      <w:r w:rsidRPr="00757ECA">
        <w:t xml:space="preserve">. </w:t>
      </w:r>
      <w:r>
        <w:t xml:space="preserve">Nevertheless, there are preprocessing methods for finding the </w:t>
      </w:r>
      <w:r w:rsidRPr="009F6E48">
        <w:rPr>
          <w:i/>
          <w:iCs/>
        </w:rPr>
        <w:t>k</w:t>
      </w:r>
      <w:r>
        <w:t xml:space="preserve"> parameter. </w:t>
      </w:r>
      <w:r w:rsidRPr="00757ECA">
        <w:t xml:space="preserve">Second, the method is non-deterministic in its most basic version, which means that different outcomes may be obtained from repeated executions. This problem has been resolved by more recent improvements that have increased its consistency. Thirdly, overlapping clusters are hard for K-Means to handle. </w:t>
      </w:r>
      <w:r>
        <w:t>However</w:t>
      </w:r>
      <w:r w:rsidRPr="00757ECA">
        <w:t xml:space="preserve">, this </w:t>
      </w:r>
      <w:r>
        <w:t>disadvantage</w:t>
      </w:r>
      <w:r w:rsidRPr="00757ECA">
        <w:t xml:space="preserve"> </w:t>
      </w:r>
      <w:r>
        <w:t>is benefic for</w:t>
      </w:r>
      <w:r w:rsidRPr="00757ECA">
        <w:t xml:space="preserve"> our analysis: </w:t>
      </w:r>
      <w:r>
        <w:t>the more performant feature extraction methods will i</w:t>
      </w:r>
      <w:r w:rsidRPr="00757ECA">
        <w:t xml:space="preserve">mprove cluster separation </w:t>
      </w:r>
      <w:r>
        <w:t>which will be</w:t>
      </w:r>
      <w:r w:rsidRPr="00757ECA">
        <w:t xml:space="preserve"> shown by </w:t>
      </w:r>
      <w:r>
        <w:t xml:space="preserve">a </w:t>
      </w:r>
      <w:r w:rsidRPr="00757ECA">
        <w:t>higher K-Means performance.</w:t>
      </w:r>
    </w:p>
    <w:p w14:paraId="102D3124" w14:textId="0A90805B" w:rsidR="00FF44D9" w:rsidRPr="00FF44D9" w:rsidRDefault="00FF44D9" w:rsidP="00FF44D9">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p>
    <w:p w14:paraId="6AB0B1B4" w14:textId="5FE879C6" w:rsidR="000D190D" w:rsidRPr="000D190D" w:rsidRDefault="00C22609" w:rsidP="000D190D">
      <w:r>
        <w:t>It is worth mentioning that, despite its application in evaluating spike sorting methods</w:t>
      </w:r>
      <w:r w:rsidRPr="00C970C2">
        <w:t xml:space="preserve"> </w:t>
      </w:r>
      <w:r>
        <w:fldChar w:fldCharType="begin"/>
      </w:r>
      <w:r w:rsidR="002A12EA">
        <w:instrText xml:space="preserve"> ADDIN ZOTERO_ITEM CSL_CITATION {"citationID":"vY1CV2wr","properties":{"formattedCitation":"(54)","plainCitation":"(54)","noteIndex":0},"citationItems":[{"id":301,"uris":["http://zotero.org/users/8619560/items/3VYVY4MA"],"itemData":{"id":30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2A12EA" w:rsidRPr="002A12EA">
        <w:t>(54)</w:t>
      </w:r>
      <w:r>
        <w:fldChar w:fldCharType="end"/>
      </w:r>
      <w:r>
        <w:t xml:space="preserve"> </w:t>
      </w:r>
      <w:r>
        <w:fldChar w:fldCharType="begin"/>
      </w:r>
      <w:r w:rsidR="002A12EA">
        <w:instrText xml:space="preserve"> ADDIN ZOTERO_ITEM CSL_CITATION {"citationID":"a7hNnsDl","properties":{"formattedCitation":"(55)","plainCitation":"(55)","noteIndex":0},"citationItems":[{"id":432,"uris":["http://zotero.org/users/8619560/items/GIRGP9C7"],"itemData":{"id":432,"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2A12EA" w:rsidRPr="002A12EA">
        <w:t>(55)</w:t>
      </w:r>
      <w:r>
        <w:fldChar w:fldCharType="end"/>
      </w:r>
      <w:r w:rsidRPr="00C970C2">
        <w:t xml:space="preserve">, accuracy is not a suitable </w:t>
      </w:r>
      <w:r>
        <w:t xml:space="preserve">performance </w:t>
      </w:r>
      <w:r w:rsidRPr="00C970C2">
        <w:t xml:space="preserve">metric. </w:t>
      </w:r>
      <w:r w:rsidR="00F81852">
        <w:t>The primary issue with accuracy is that spike sorting is an unsupervised task, where ground truth labels are not present. Due to the fact that accuracy requires the ground truth labels to evaluate performance it is rendered impractical. Additionally, as previously stated, neuronal data is inherently unbalanced due to the different firing rates of neurons and it has been widely demonstrated that accuracy is inadequate in measuring performance on imbalanced datasets</w:t>
      </w:r>
      <w:r w:rsidR="000D190D">
        <w:t xml:space="preserve"> </w:t>
      </w:r>
      <w:r>
        <w:fldChar w:fldCharType="begin"/>
      </w:r>
      <w:r w:rsidR="002A12EA">
        <w:instrText xml:space="preserve"> ADDIN ZOTERO_ITEM CSL_CITATION {"citationID":"wUkNrTBU","properties":{"formattedCitation":"(56)","plainCitation":"(56)","noteIndex":0},"citationItems":[{"id":293,"uris":["http://zotero.org/users/8619560/items/SWISHNZP"],"itemData":{"id":29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2A12EA" w:rsidRPr="002A12EA">
        <w:t>(56)</w:t>
      </w:r>
      <w:r>
        <w:fldChar w:fldCharType="end"/>
      </w:r>
      <w:r>
        <w:t xml:space="preserve"> </w:t>
      </w:r>
      <w:r>
        <w:fldChar w:fldCharType="begin"/>
      </w:r>
      <w:r w:rsidR="002A12EA">
        <w:instrText xml:space="preserve"> ADDIN ZOTERO_ITEM CSL_CITATION {"citationID":"rKdE5JxV","properties":{"formattedCitation":"(57)","plainCitation":"(57)","noteIndex":0},"citationItems":[{"id":291,"uris":["http://zotero.org/users/8619560/items/EC4FBK4Z"],"itemData":{"id":29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2A12EA" w:rsidRPr="002A12EA">
        <w:t>(57)</w:t>
      </w:r>
      <w:r>
        <w:fldChar w:fldCharType="end"/>
      </w:r>
      <w:r>
        <w:t xml:space="preserve"> </w:t>
      </w:r>
      <w:r>
        <w:fldChar w:fldCharType="begin"/>
      </w:r>
      <w:r w:rsidR="002A12EA">
        <w:instrText xml:space="preserve"> ADDIN ZOTERO_ITEM CSL_CITATION {"citationID":"cZgmpNYb","properties":{"formattedCitation":"(58)","plainCitation":"(58)","noteIndex":0},"citationItems":[{"id":292,"uris":["http://zotero.org/users/8619560/items/EX2MGLB8"],"itemData":{"id":29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2A12EA" w:rsidRPr="002A12EA">
        <w:t>(58)</w:t>
      </w:r>
      <w:r>
        <w:fldChar w:fldCharType="end"/>
      </w:r>
      <w:r w:rsidRPr="00C970C2">
        <w:t xml:space="preserve"> </w:t>
      </w:r>
      <w:r>
        <w:fldChar w:fldCharType="begin"/>
      </w:r>
      <w:r w:rsidR="002A12EA">
        <w:instrText xml:space="preserve"> ADDIN ZOTERO_ITEM CSL_CITATION {"citationID":"oVpxwTJb","properties":{"formattedCitation":"(59)","plainCitation":"(59)","noteIndex":0},"citationItems":[{"id":288,"uris":["http://zotero.org/users/8619560/items/HGDLC2EV"],"itemData":{"id":28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2A12EA" w:rsidRPr="002A12EA">
        <w:t>(59)</w:t>
      </w:r>
      <w:r>
        <w:fldChar w:fldCharType="end"/>
      </w:r>
      <w:r>
        <w:t>.</w:t>
      </w:r>
      <w:r w:rsidRPr="00C970C2">
        <w:t xml:space="preserve"> </w:t>
      </w:r>
      <w:r w:rsidR="000D190D" w:rsidRPr="000D190D">
        <w:t xml:space="preserve">Nonetheless, the selected metrics allow us to assess cluster separation and structure using internal metrics, and to evaluate the </w:t>
      </w:r>
      <w:r w:rsidR="003366B0">
        <w:t>“</w:t>
      </w:r>
      <w:r w:rsidR="003366B0" w:rsidRPr="000D190D">
        <w:t>accuracy</w:t>
      </w:r>
      <w:r w:rsidR="003366B0">
        <w:t xml:space="preserve">” </w:t>
      </w:r>
      <w:r w:rsidR="000D190D" w:rsidRPr="000D190D">
        <w:t>of clustering through external metrics.</w:t>
      </w:r>
    </w:p>
    <w:p w14:paraId="2F69333B" w14:textId="0B82AB8C" w:rsidR="00C22609" w:rsidRDefault="00C22609" w:rsidP="005E3109">
      <w:pPr>
        <w:spacing w:after="0"/>
      </w:pPr>
    </w:p>
    <w:p w14:paraId="7DFEA838" w14:textId="319C8E85" w:rsidR="005E3109" w:rsidRDefault="005E3109" w:rsidP="005E3109">
      <w:pPr>
        <w:spacing w:after="0"/>
      </w:pPr>
      <w:r>
        <w:t xml:space="preserve">Six metrics were used to evaluate the outcomes, the first three are external measures while the latter three serve as internal measures </w:t>
      </w:r>
      <w:r>
        <w:fldChar w:fldCharType="begin"/>
      </w:r>
      <w:r w:rsidR="002A12EA">
        <w:instrText xml:space="preserve"> ADDIN ZOTERO_ITEM CSL_CITATION {"citationID":"Nq1KqvQZ","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They are: </w:t>
      </w:r>
      <w:r w:rsidRPr="00C970C2">
        <w:t xml:space="preserve">Adjusted Rand Index (ARI), Adjusted Mutual Information (AMI), V-Measure (VM), </w:t>
      </w:r>
      <w:proofErr w:type="spellStart"/>
      <w:r w:rsidRPr="00C970C2">
        <w:t>Calinski-Harabasz</w:t>
      </w:r>
      <w:proofErr w:type="spellEnd"/>
      <w:r w:rsidRPr="00C970C2">
        <w:t xml:space="preserve"> Score (CHS), Davies-</w:t>
      </w:r>
      <w:proofErr w:type="spellStart"/>
      <w:r w:rsidRPr="00C970C2">
        <w:t>Bouldin</w:t>
      </w:r>
      <w:proofErr w:type="spellEnd"/>
      <w:r w:rsidRPr="00C970C2">
        <w:t xml:space="preserve"> Score (DBS)</w:t>
      </w:r>
      <w:r>
        <w:t>,</w:t>
      </w:r>
      <w:r w:rsidRPr="00C970C2">
        <w:t xml:space="preserve"> and Silhouette Score (SS). </w:t>
      </w:r>
      <w:r>
        <w:t>Since spike sorting ends in clustering, these clustering metrics are suitable for evaluating the quality of feature extraction. External metrics measure how accurately the clustering algorithm recovers known class labels; they reflect how distinctly features separate the data—if features are perfectly separated then typically high external scores are achieved by the clustering algorithms. Internal metrics measure cluster compactness, separation, and shape as independent of ground truth; therefore they are appropriate for judging feature extraction when synthetic datasets provide true labels.</w:t>
      </w:r>
      <w:r w:rsidR="00A7502E">
        <w:t xml:space="preserve"> </w:t>
      </w:r>
      <w:r>
        <w:t>Internal metrics describe cluster structure; external metrics measure agreement with true labels.</w:t>
      </w:r>
    </w:p>
    <w:p w14:paraId="2D886667" w14:textId="77777777" w:rsidR="005E3109" w:rsidRDefault="005E3109" w:rsidP="005E3109">
      <w:pPr>
        <w:spacing w:after="0"/>
      </w:pPr>
    </w:p>
    <w:p w14:paraId="16C1171F" w14:textId="2BD73DC4" w:rsidR="005E3109" w:rsidRDefault="009306D5" w:rsidP="005E3109">
      <w:pPr>
        <w:spacing w:after="0"/>
      </w:pPr>
      <w:r>
        <w:t xml:space="preserve">Using multiple measures instead of one index helps </w:t>
      </w:r>
      <w:proofErr w:type="gramStart"/>
      <w:r>
        <w:t>us</w:t>
      </w:r>
      <w:proofErr w:type="gramEnd"/>
      <w:r>
        <w:t xml:space="preserve"> take different aspects of clustering performance into account. </w:t>
      </w:r>
      <w:r w:rsidR="005E3109">
        <w:t xml:space="preserve">Table 1 gives </w:t>
      </w:r>
      <w:r w:rsidR="003D04EF">
        <w:t>the</w:t>
      </w:r>
      <w:r w:rsidR="005E3109">
        <w:t xml:space="preserve"> intuitive meaning for each metric and its scoring range. A technique that does well across these varied measures suggests a more sound and even approach to feature extraction, lessening the chance of bias in the assessment.</w:t>
      </w:r>
    </w:p>
    <w:p w14:paraId="35DD7399" w14:textId="77777777" w:rsidR="005E3109" w:rsidRDefault="005E3109" w:rsidP="005E3109">
      <w:pPr>
        <w:spacing w:after="0"/>
      </w:pPr>
    </w:p>
    <w:p w14:paraId="2B27B2C4" w14:textId="77777777" w:rsidR="00FF44D9" w:rsidRDefault="00FF44D9" w:rsidP="00FF44D9">
      <w:pPr>
        <w:spacing w:after="0"/>
      </w:pPr>
    </w:p>
    <w:p w14:paraId="2D01E298" w14:textId="77777777" w:rsidR="00FF44D9" w:rsidRDefault="00FF44D9" w:rsidP="00FF44D9">
      <w:r w:rsidRPr="00E17787">
        <w:rPr>
          <w:b/>
          <w:bCs/>
        </w:rPr>
        <w:t>Table 1</w:t>
      </w:r>
      <w:r>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FF44D9" w:rsidRPr="00CE63CB" w14:paraId="54EBA8C0" w14:textId="77777777" w:rsidTr="00B87A7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3C5EAF72" w14:textId="77777777" w:rsidR="00FF44D9" w:rsidRPr="00CE63CB" w:rsidRDefault="00FF44D9" w:rsidP="00B87A76">
            <w:pPr>
              <w:spacing w:line="360" w:lineRule="auto"/>
              <w:jc w:val="center"/>
              <w:rPr>
                <w:b w:val="0"/>
                <w:bCs w:val="0"/>
                <w:sz w:val="24"/>
                <w:szCs w:val="24"/>
              </w:rPr>
            </w:pPr>
            <w:r w:rsidRPr="00F232FF">
              <w:rPr>
                <w:sz w:val="24"/>
                <w:szCs w:val="24"/>
              </w:rPr>
              <w:lastRenderedPageBreak/>
              <w:t>Name</w:t>
            </w:r>
          </w:p>
        </w:tc>
        <w:tc>
          <w:tcPr>
            <w:tcW w:w="1260" w:type="dxa"/>
            <w:tcBorders>
              <w:bottom w:val="single" w:sz="4" w:space="0" w:color="auto"/>
            </w:tcBorders>
            <w:noWrap/>
            <w:hideMark/>
          </w:tcPr>
          <w:p w14:paraId="177D742B"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42DE6199"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68530B76" w14:textId="77777777" w:rsidR="00FF44D9" w:rsidRPr="00CE63CB" w:rsidRDefault="00FF44D9" w:rsidP="00B87A7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F44D9" w:rsidRPr="00CE63CB" w14:paraId="39CD9918"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FB5A364" w14:textId="77777777" w:rsidR="00FF44D9" w:rsidRPr="00CE63CB" w:rsidRDefault="00FF44D9" w:rsidP="00B87A76">
            <w:pPr>
              <w:spacing w:line="360" w:lineRule="auto"/>
              <w:jc w:val="center"/>
              <w:rPr>
                <w:b w:val="0"/>
                <w:bCs w:val="0"/>
              </w:rPr>
            </w:pPr>
            <w:r>
              <w:rPr>
                <w:b w:val="0"/>
                <w:bCs w:val="0"/>
              </w:rPr>
              <w:t>ARI</w:t>
            </w:r>
          </w:p>
        </w:tc>
        <w:tc>
          <w:tcPr>
            <w:tcW w:w="1260" w:type="dxa"/>
            <w:tcBorders>
              <w:top w:val="single" w:sz="4" w:space="0" w:color="auto"/>
            </w:tcBorders>
            <w:noWrap/>
          </w:tcPr>
          <w:p w14:paraId="264A24C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57173B6"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C</w:t>
            </w:r>
            <w:r w:rsidRPr="0015283C">
              <w:t>hance‐corrected score based on pairwise comparisons of objects, rewarding when pairs are either consistently grouped together or separated in both predicted and ground‐truth clusters</w:t>
            </w:r>
          </w:p>
        </w:tc>
        <w:tc>
          <w:tcPr>
            <w:tcW w:w="2160" w:type="dxa"/>
            <w:tcBorders>
              <w:top w:val="single" w:sz="4" w:space="0" w:color="auto"/>
            </w:tcBorders>
            <w:noWrap/>
            <w:hideMark/>
          </w:tcPr>
          <w:p w14:paraId="6C70ADEF"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F44D9" w:rsidRPr="00CE63CB" w14:paraId="5DBB47FF"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F76FD85" w14:textId="77777777" w:rsidR="00FF44D9" w:rsidRPr="00CE63CB" w:rsidRDefault="00FF44D9" w:rsidP="00B87A76">
            <w:pPr>
              <w:spacing w:line="360" w:lineRule="auto"/>
              <w:jc w:val="center"/>
              <w:rPr>
                <w:b w:val="0"/>
                <w:bCs w:val="0"/>
              </w:rPr>
            </w:pPr>
            <w:r>
              <w:rPr>
                <w:b w:val="0"/>
                <w:bCs w:val="0"/>
              </w:rPr>
              <w:t>AMI</w:t>
            </w:r>
          </w:p>
        </w:tc>
        <w:tc>
          <w:tcPr>
            <w:tcW w:w="1260" w:type="dxa"/>
            <w:tcBorders>
              <w:bottom w:val="single" w:sz="4" w:space="0" w:color="auto"/>
            </w:tcBorders>
            <w:noWrap/>
          </w:tcPr>
          <w:p w14:paraId="32E89BF4"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0B3A1CE"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C</w:t>
            </w:r>
            <w:r w:rsidRPr="0015283C">
              <w:t xml:space="preserve">hance‐corrected score </w:t>
            </w:r>
            <w:r>
              <w:t xml:space="preserve">based on </w:t>
            </w:r>
            <w:r w:rsidRPr="00C326EC">
              <w:t>entropy‐based mutual information between the predicted and actual labels, with an adjustment for the expected value under random assignments</w:t>
            </w:r>
          </w:p>
        </w:tc>
        <w:tc>
          <w:tcPr>
            <w:tcW w:w="2160" w:type="dxa"/>
            <w:tcBorders>
              <w:bottom w:val="single" w:sz="4" w:space="0" w:color="auto"/>
            </w:tcBorders>
            <w:noWrap/>
            <w:hideMark/>
          </w:tcPr>
          <w:p w14:paraId="26531E39"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F44D9" w:rsidRPr="00CE63CB" w14:paraId="36584FB0"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74C5F2ED" w14:textId="77777777" w:rsidR="00FF44D9" w:rsidRPr="00CE63CB" w:rsidRDefault="00FF44D9" w:rsidP="00B87A76">
            <w:pPr>
              <w:spacing w:line="360" w:lineRule="auto"/>
              <w:jc w:val="center"/>
              <w:rPr>
                <w:b w:val="0"/>
                <w:bCs w:val="0"/>
              </w:rPr>
            </w:pPr>
            <w:r>
              <w:rPr>
                <w:b w:val="0"/>
                <w:bCs w:val="0"/>
              </w:rPr>
              <w:t>Purity</w:t>
            </w:r>
          </w:p>
        </w:tc>
        <w:tc>
          <w:tcPr>
            <w:tcW w:w="1260" w:type="dxa"/>
            <w:tcBorders>
              <w:top w:val="single" w:sz="4" w:space="0" w:color="auto"/>
            </w:tcBorders>
            <w:noWrap/>
          </w:tcPr>
          <w:p w14:paraId="69056083"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0E546985"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F</w:t>
            </w:r>
            <w:r w:rsidRPr="00342AD3">
              <w:t xml:space="preserve">raction of correctly assigned points across all clusters </w:t>
            </w:r>
            <w:r>
              <w:t xml:space="preserve">by assigning </w:t>
            </w:r>
            <w:r w:rsidRPr="00342AD3">
              <w:t>each cluster to the majority true class within i</w:t>
            </w:r>
            <w:r>
              <w:t>t</w:t>
            </w:r>
            <w:r w:rsidRPr="00342AD3">
              <w:t>.</w:t>
            </w:r>
          </w:p>
        </w:tc>
        <w:tc>
          <w:tcPr>
            <w:tcW w:w="2160" w:type="dxa"/>
            <w:tcBorders>
              <w:top w:val="single" w:sz="4" w:space="0" w:color="auto"/>
            </w:tcBorders>
            <w:noWrap/>
            <w:hideMark/>
          </w:tcPr>
          <w:p w14:paraId="5760C452" w14:textId="77777777" w:rsidR="00FF44D9" w:rsidRPr="00CE63CB"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F44D9" w:rsidRPr="00CE63CB" w14:paraId="71DC06DC"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74F5DADE" w14:textId="77777777" w:rsidR="00FF44D9" w:rsidRPr="00CE63CB" w:rsidRDefault="00FF44D9" w:rsidP="00B87A76">
            <w:pPr>
              <w:spacing w:line="360" w:lineRule="auto"/>
              <w:jc w:val="center"/>
              <w:rPr>
                <w:b w:val="0"/>
                <w:bCs w:val="0"/>
              </w:rPr>
            </w:pPr>
            <w:r>
              <w:rPr>
                <w:b w:val="0"/>
                <w:bCs w:val="0"/>
              </w:rPr>
              <w:t>DBS</w:t>
            </w:r>
          </w:p>
        </w:tc>
        <w:tc>
          <w:tcPr>
            <w:tcW w:w="1260" w:type="dxa"/>
            <w:noWrap/>
          </w:tcPr>
          <w:p w14:paraId="16DA5EE0"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52768453"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A</w:t>
            </w:r>
            <w:r w:rsidRPr="00AD41C2">
              <w:t>verage similarity ratio of each cluster with its most similar cluster, where similarity is defined as the sum of within‐cluster scatter relative to between‐cluster separation</w:t>
            </w:r>
            <w:r>
              <w:t>.</w:t>
            </w:r>
          </w:p>
        </w:tc>
        <w:tc>
          <w:tcPr>
            <w:tcW w:w="2160" w:type="dxa"/>
            <w:noWrap/>
            <w:hideMark/>
          </w:tcPr>
          <w:p w14:paraId="27BF52E6" w14:textId="77777777" w:rsidR="00FF44D9" w:rsidRPr="00CE63CB"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w:t>
            </w:r>
            <w:proofErr w:type="spellStart"/>
            <w:r>
              <w:t>Inf</w:t>
            </w:r>
            <w:proofErr w:type="spellEnd"/>
            <w:r>
              <w:t>, 0]</w:t>
            </w:r>
          </w:p>
        </w:tc>
      </w:tr>
      <w:tr w:rsidR="00FF44D9" w:rsidRPr="00131A93" w14:paraId="3071E125" w14:textId="77777777" w:rsidTr="00B87A7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210026CD" w14:textId="77777777" w:rsidR="00FF44D9" w:rsidRDefault="00FF44D9" w:rsidP="00B87A76">
            <w:pPr>
              <w:spacing w:line="360" w:lineRule="auto"/>
              <w:jc w:val="center"/>
              <w:rPr>
                <w:b w:val="0"/>
                <w:bCs w:val="0"/>
              </w:rPr>
            </w:pPr>
            <w:r>
              <w:rPr>
                <w:b w:val="0"/>
                <w:bCs w:val="0"/>
              </w:rPr>
              <w:t>CHS</w:t>
            </w:r>
          </w:p>
        </w:tc>
        <w:tc>
          <w:tcPr>
            <w:tcW w:w="1260" w:type="dxa"/>
            <w:noWrap/>
          </w:tcPr>
          <w:p w14:paraId="1DDD4A23"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4D71D504" w14:textId="3EFC746B" w:rsidR="00FF44D9" w:rsidRPr="00131A93" w:rsidRDefault="00561751"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R</w:t>
            </w:r>
            <w:r w:rsidR="00FF44D9" w:rsidRPr="00A94CC9">
              <w:t>atio of between‐cluster dispersion to within‐cluster dispersion, normalized by the number of clusters and total points.</w:t>
            </w:r>
          </w:p>
        </w:tc>
        <w:tc>
          <w:tcPr>
            <w:tcW w:w="2160" w:type="dxa"/>
            <w:noWrap/>
          </w:tcPr>
          <w:p w14:paraId="2305CC0D" w14:textId="77777777" w:rsidR="00FF44D9" w:rsidRPr="00131A93" w:rsidRDefault="00FF44D9" w:rsidP="00B87A76">
            <w:pPr>
              <w:spacing w:line="360" w:lineRule="auto"/>
              <w:jc w:val="center"/>
              <w:cnfStyle w:val="000000100000" w:firstRow="0" w:lastRow="0" w:firstColumn="0" w:lastColumn="0" w:oddVBand="0" w:evenVBand="0" w:oddHBand="1" w:evenHBand="0" w:firstRowFirstColumn="0" w:firstRowLastColumn="0" w:lastRowFirstColumn="0" w:lastRowLastColumn="0"/>
            </w:pPr>
            <w:r>
              <w:t xml:space="preserve">[0, </w:t>
            </w:r>
            <w:proofErr w:type="spellStart"/>
            <w:r>
              <w:t>Inf</w:t>
            </w:r>
            <w:proofErr w:type="spellEnd"/>
            <w:r>
              <w:t>)</w:t>
            </w:r>
          </w:p>
        </w:tc>
      </w:tr>
      <w:tr w:rsidR="00FF44D9" w:rsidRPr="00131A93" w14:paraId="7FEE2293" w14:textId="77777777" w:rsidTr="00B87A7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1BD71ACA" w14:textId="77777777" w:rsidR="00FF44D9" w:rsidRDefault="00FF44D9" w:rsidP="00B87A76">
            <w:pPr>
              <w:spacing w:line="360" w:lineRule="auto"/>
              <w:jc w:val="center"/>
              <w:rPr>
                <w:b w:val="0"/>
                <w:bCs w:val="0"/>
              </w:rPr>
            </w:pPr>
            <w:r>
              <w:rPr>
                <w:b w:val="0"/>
                <w:bCs w:val="0"/>
              </w:rPr>
              <w:t>SS</w:t>
            </w:r>
          </w:p>
        </w:tc>
        <w:tc>
          <w:tcPr>
            <w:tcW w:w="1260" w:type="dxa"/>
            <w:tcBorders>
              <w:bottom w:val="single" w:sz="4" w:space="0" w:color="auto"/>
            </w:tcBorders>
            <w:noWrap/>
          </w:tcPr>
          <w:p w14:paraId="262B82C3"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E444256"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 xml:space="preserve">Average across all data points for </w:t>
            </w:r>
            <w:r w:rsidRPr="0034084E">
              <w:t>the normalized difference between its mean intra‐cluster distance and lowest mean inter‐cluster distance</w:t>
            </w:r>
          </w:p>
        </w:tc>
        <w:tc>
          <w:tcPr>
            <w:tcW w:w="2160" w:type="dxa"/>
            <w:tcBorders>
              <w:bottom w:val="single" w:sz="4" w:space="0" w:color="auto"/>
            </w:tcBorders>
            <w:noWrap/>
          </w:tcPr>
          <w:p w14:paraId="4BB1D2BB" w14:textId="77777777" w:rsidR="00FF44D9" w:rsidRPr="00131A93" w:rsidRDefault="00FF44D9" w:rsidP="00B87A7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4AFCD1FB" w14:textId="2BE8FEBC" w:rsidR="00FF44D9" w:rsidRPr="00C970C2" w:rsidRDefault="00FF44D9" w:rsidP="00FF44D9">
      <w:pPr>
        <w:spacing w:after="0"/>
      </w:pPr>
    </w:p>
    <w:p w14:paraId="61ED1915" w14:textId="655B95F5" w:rsidR="00FF44D9" w:rsidRDefault="00531BA6" w:rsidP="00531BA6">
      <w:pPr>
        <w:pStyle w:val="Heading3"/>
      </w:pPr>
      <w:r>
        <w:rPr>
          <w:rStyle w:val="Heading3Char"/>
        </w:rPr>
        <w:t>External metrics</w:t>
      </w:r>
    </w:p>
    <w:p w14:paraId="206D3BAF" w14:textId="34F490FA" w:rsidR="007A616F" w:rsidRPr="00C970C2" w:rsidRDefault="007A616F" w:rsidP="007A616F">
      <w:pPr>
        <w:spacing w:after="0"/>
      </w:pPr>
      <w:r>
        <w:t>External</w:t>
      </w:r>
      <w:r w:rsidRPr="00C970C2">
        <w:t xml:space="preserve"> metrics require </w:t>
      </w:r>
      <w:r>
        <w:t>the</w:t>
      </w:r>
      <w:r w:rsidRPr="00C970C2">
        <w:t xml:space="preserve"> ground truth</w:t>
      </w:r>
      <w:r>
        <w:t xml:space="preserve"> labels</w:t>
      </w:r>
      <w:r w:rsidRPr="00C970C2">
        <w:t xml:space="preserve"> to </w:t>
      </w:r>
      <w:r w:rsidR="001B12B3">
        <w:t xml:space="preserve">be </w:t>
      </w:r>
      <w:r w:rsidRPr="00C970C2">
        <w:t>compare</w:t>
      </w:r>
      <w:r w:rsidR="00C53624">
        <w:t>d</w:t>
      </w:r>
      <w:r w:rsidRPr="00C970C2">
        <w:t xml:space="preserve"> with the predicted labels. Furthermore, all these metrics </w:t>
      </w:r>
      <w:r w:rsidR="002246CC">
        <w:t>are</w:t>
      </w:r>
      <w:r w:rsidRPr="00C970C2">
        <w:t xml:space="preserve"> bounded with higher values being more desirable.</w:t>
      </w:r>
    </w:p>
    <w:p w14:paraId="2F606772" w14:textId="77777777" w:rsidR="007A616F" w:rsidRDefault="007A616F" w:rsidP="00FF44D9">
      <w:pPr>
        <w:spacing w:after="0"/>
      </w:pPr>
    </w:p>
    <w:p w14:paraId="06507427" w14:textId="4035AC9F" w:rsidR="00851715" w:rsidRDefault="00FF44D9" w:rsidP="00FF44D9">
      <w:pPr>
        <w:spacing w:after="0"/>
      </w:pPr>
      <w:r w:rsidRPr="00C970C2">
        <w:t xml:space="preserve">ARI </w:t>
      </w:r>
      <w:r>
        <w:fldChar w:fldCharType="begin"/>
      </w:r>
      <w:r w:rsidR="002A12EA">
        <w:instrText xml:space="preserve"> ADDIN ZOTERO_ITEM CSL_CITATION {"citationID":"7uXGke4p","properties":{"formattedCitation":"(61)","plainCitation":"(61)","noteIndex":0},"citationItems":[{"id":"8mdVVFhR/lwAH2MlR","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2A12EA" w:rsidRPr="002A12EA">
        <w:t>(61)</w:t>
      </w:r>
      <w:r>
        <w:fldChar w:fldCharType="end"/>
      </w:r>
      <w:r>
        <w:t xml:space="preserve"> </w:t>
      </w:r>
      <w:r>
        <w:fldChar w:fldCharType="begin"/>
      </w:r>
      <w:r w:rsidR="002A12EA">
        <w:instrText xml:space="preserve"> ADDIN ZOTERO_ITEM CSL_CITATION {"citationID":"ktOjJR92","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rsidRPr="00C970C2">
        <w:t xml:space="preserve"> </w:t>
      </w:r>
      <w:r>
        <w:fldChar w:fldCharType="begin"/>
      </w:r>
      <w:r w:rsidR="002A12EA">
        <w:instrText xml:space="preserve"> ADDIN ZOTERO_ITEM CSL_CITATION {"citationID":"6oLPlPxG","properties":{"formattedCitation":"(63)","plainCitation":"(63)","noteIndex":0},"citationItems":[{"id":"8mdVVFhR/hAK2ZivZ","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2A12EA" w:rsidRPr="002A12EA">
        <w:t>(63)</w:t>
      </w:r>
      <w:r>
        <w:fldChar w:fldCharType="end"/>
      </w:r>
      <w:r w:rsidRPr="00C970C2">
        <w:t xml:space="preserve"> </w:t>
      </w:r>
      <w:r>
        <w:t xml:space="preserve"> </w:t>
      </w:r>
      <w:r w:rsidRPr="00C970C2">
        <w:t>(</w:t>
      </w:r>
      <w:r>
        <w:t>3</w:t>
      </w:r>
      <w:r w:rsidRPr="00C970C2">
        <w:t xml:space="preserve">) </w:t>
      </w:r>
      <w:r w:rsidR="00B87A76">
        <w:t>extends the</w:t>
      </w:r>
      <w:r w:rsidRPr="00C970C2">
        <w:t xml:space="preserve"> Rand Index (RI) metric </w:t>
      </w:r>
      <w:r w:rsidR="00B87A76">
        <w:t>to account for chance agreements</w:t>
      </w:r>
      <w:r w:rsidRPr="00C970C2">
        <w:t xml:space="preserve">. </w:t>
      </w:r>
      <w:r w:rsidR="00851715">
        <w:t xml:space="preserve">Essentially, </w:t>
      </w:r>
      <w:r w:rsidRPr="00C970C2">
        <w:t xml:space="preserve">RI </w:t>
      </w:r>
      <w:r>
        <w:fldChar w:fldCharType="begin"/>
      </w:r>
      <w:r w:rsidR="002A12EA">
        <w:instrText xml:space="preserve"> ADDIN ZOTERO_ITEM CSL_CITATION {"citationID":"VSpnFwn5","properties":{"formattedCitation":"(64)","plainCitation":"(64)","noteIndex":0},"citationItems":[{"id":160,"uris":["http://zotero.org/users/8619560/items/JI8UN4SJ"],"itemData":{"id":160,"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2A12EA" w:rsidRPr="002A12EA">
        <w:t>(64)</w:t>
      </w:r>
      <w:r>
        <w:fldChar w:fldCharType="end"/>
      </w:r>
      <w:r>
        <w:t xml:space="preserve"> </w:t>
      </w:r>
      <w:r w:rsidRPr="00C970C2">
        <w:t>(</w:t>
      </w:r>
      <w:r>
        <w:t>2</w:t>
      </w:r>
      <w:r w:rsidRPr="00C970C2">
        <w:t xml:space="preserve">) </w:t>
      </w:r>
      <w:r w:rsidR="00851715">
        <w:t>computes is score as a pairwise comparison whether both set of labels (predicted and true) are aligned (</w:t>
      </w:r>
      <w:r w:rsidR="005075E8">
        <w:t xml:space="preserve">agreements where </w:t>
      </w:r>
      <w:r w:rsidR="00851715">
        <w:t>both consider two data points in the same cluster or in different clusters)</w:t>
      </w:r>
      <w:r w:rsidR="003662CC">
        <w:t xml:space="preserve"> or not</w:t>
      </w:r>
      <w:r w:rsidR="005075E8">
        <w:t xml:space="preserve"> (disagreements)</w:t>
      </w:r>
      <w:r w:rsidR="00851715">
        <w:t>.</w:t>
      </w:r>
      <w:r w:rsidR="005075E8">
        <w:t xml:space="preserve"> </w:t>
      </w:r>
      <w:r w:rsidR="009C2C44">
        <w:t xml:space="preserve">The following formulas </w:t>
      </w:r>
      <w:r w:rsidR="007C2699">
        <w:t>describe the computation of</w:t>
      </w:r>
      <w:r w:rsidR="009C2C44">
        <w:t xml:space="preserve"> the</w:t>
      </w:r>
      <w:r w:rsidR="007C2699">
        <w:t>se</w:t>
      </w:r>
      <w:r w:rsidR="009C2C44">
        <w:t xml:space="preserve"> metrics:</w:t>
      </w:r>
      <w:r w:rsidR="00851715">
        <w:t xml:space="preserve"> </w:t>
      </w:r>
    </w:p>
    <w:p w14:paraId="0F074C44" w14:textId="77777777" w:rsidR="007C2699" w:rsidRDefault="007C2699" w:rsidP="00FF44D9">
      <w:pPr>
        <w:spacing w:after="0"/>
      </w:pPr>
    </w:p>
    <w:p w14:paraId="664C06EB" w14:textId="27D9C28C" w:rsidR="00FF44D9" w:rsidRPr="00CE63CB" w:rsidRDefault="00BD525F"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m:t>
                  </m:r>
                </m:e>
              </m:d>
            </m:e>
          </m:eqArr>
        </m:oMath>
      </m:oMathPara>
    </w:p>
    <w:p w14:paraId="0DB24E59" w14:textId="647186AA" w:rsidR="00FF44D9" w:rsidRPr="00CE63CB" w:rsidRDefault="00BD525F"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6A4C9A2F" w14:textId="0B6EE8DF" w:rsidR="00FF44D9" w:rsidRDefault="00FF44D9" w:rsidP="00FF44D9">
      <w:pPr>
        <w:spacing w:after="0"/>
      </w:pPr>
    </w:p>
    <w:p w14:paraId="17C3F09E" w14:textId="01DA1E6A" w:rsidR="00FF44D9" w:rsidRPr="00276C39" w:rsidRDefault="00D54ACE" w:rsidP="00FF44D9">
      <w:pPr>
        <w:spacing w:after="0"/>
      </w:pPr>
      <w:r>
        <w:t>Here,</w:t>
      </w:r>
      <w:r w:rsidR="00FF44D9">
        <w:t xml:space="preserve"> </w:t>
      </w:r>
      <w:proofErr w:type="spellStart"/>
      <w:r w:rsidR="008830B0" w:rsidRPr="00CE63CB">
        <w:rPr>
          <w:i/>
          <w:iCs/>
        </w:rPr>
        <w:t>ExpectedRI</w:t>
      </w:r>
      <w:proofErr w:type="spellEnd"/>
      <w:r w:rsidR="008830B0">
        <w:rPr>
          <w:i/>
          <w:iCs/>
        </w:rPr>
        <w:t xml:space="preserve"> </w:t>
      </w:r>
      <w:r w:rsidR="008830B0" w:rsidRPr="00CE63CB">
        <w:t>is the</w:t>
      </w:r>
      <w:r w:rsidR="008830B0">
        <w:rPr>
          <w:i/>
          <w:iCs/>
        </w:rPr>
        <w:t xml:space="preserve"> </w:t>
      </w:r>
      <w:r w:rsidR="008830B0">
        <w:t xml:space="preserve">expected score if clusters were assigned randomly, estimated via a contingency table using permutations, </w:t>
      </w:r>
      <w:proofErr w:type="spellStart"/>
      <w:r w:rsidR="00FF44D9" w:rsidRPr="00CE63CB">
        <w:rPr>
          <w:i/>
          <w:iCs/>
        </w:rPr>
        <w:t>MaxRI</w:t>
      </w:r>
      <w:proofErr w:type="spellEnd"/>
      <w:r w:rsidR="00FF44D9">
        <w:t xml:space="preserve"> is </w:t>
      </w:r>
      <w:r w:rsidR="008830B0">
        <w:t xml:space="preserve">1, </w:t>
      </w:r>
      <w:r w:rsidR="00FF44D9">
        <w:t xml:space="preserve">the </w:t>
      </w:r>
      <w:r w:rsidR="008830B0">
        <w:t>maximum value of the score</w:t>
      </w:r>
      <w:r w:rsidR="00FF44D9">
        <w:t xml:space="preserve"> </w:t>
      </w:r>
      <w:r w:rsidR="00FF44D9">
        <w:fldChar w:fldCharType="begin"/>
      </w:r>
      <w:r w:rsidR="002A12EA">
        <w:instrText xml:space="preserve"> ADDIN ZOTERO_ITEM CSL_CITATION {"citationID":"czSEPJip","properties":{"formattedCitation":"(61)","plainCitation":"(61)","noteIndex":0},"citationItems":[{"id":"8mdVVFhR/lwAH2MlR","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rsidR="00FF44D9">
        <w:fldChar w:fldCharType="separate"/>
      </w:r>
      <w:r w:rsidR="002A12EA" w:rsidRPr="002A12EA">
        <w:t>(61)</w:t>
      </w:r>
      <w:r w:rsidR="00FF44D9">
        <w:fldChar w:fldCharType="end"/>
      </w:r>
      <w:r w:rsidR="00FF44D9">
        <w:t xml:space="preserve">. </w:t>
      </w:r>
    </w:p>
    <w:p w14:paraId="52F29452" w14:textId="77777777" w:rsidR="00FF44D9" w:rsidRDefault="00FF44D9" w:rsidP="00FF44D9">
      <w:pPr>
        <w:spacing w:after="0"/>
      </w:pPr>
    </w:p>
    <w:p w14:paraId="3F30ED19" w14:textId="7F1958DD" w:rsidR="00FF44D9" w:rsidRPr="00C970C2" w:rsidRDefault="00FF44D9" w:rsidP="00FF44D9">
      <w:pPr>
        <w:spacing w:after="0"/>
      </w:pPr>
      <w:r w:rsidRPr="00C970C2">
        <w:t xml:space="preserve">AMI </w:t>
      </w:r>
      <w:r>
        <w:fldChar w:fldCharType="begin"/>
      </w:r>
      <w:r w:rsidR="002A12EA">
        <w:instrText xml:space="preserve"> ADDIN ZOTERO_ITEM CSL_CITATION {"citationID":"7FydpoNr","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LPRcpaFY","properties":{"formattedCitation":"(65)","plainCitation":"(65)","noteIndex":0},"citationItems":[{"id":163,"uris":["http://zotero.org/users/8619560/items/R6T4XRB5"],"itemData":{"id":163,"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2A12EA" w:rsidRPr="002A12EA">
        <w:t>(65)</w:t>
      </w:r>
      <w:r>
        <w:fldChar w:fldCharType="end"/>
      </w:r>
      <w:r>
        <w:t xml:space="preserve"> </w:t>
      </w:r>
      <w:r w:rsidRPr="00C970C2">
        <w:t>(</w:t>
      </w:r>
      <w:r>
        <w:t>5</w:t>
      </w:r>
      <w:r w:rsidRPr="00C970C2">
        <w:t xml:space="preserve">) </w:t>
      </w:r>
      <w:r w:rsidR="00122DC7">
        <w:t>extends</w:t>
      </w:r>
      <w:r w:rsidRPr="00C970C2">
        <w:t xml:space="preserve"> the Mutual Information (MI) </w:t>
      </w:r>
      <w:r w:rsidR="00122DC7" w:rsidRPr="00C970C2">
        <w:t>(</w:t>
      </w:r>
      <w:r w:rsidR="00122DC7">
        <w:t>4</w:t>
      </w:r>
      <w:r w:rsidR="00122DC7" w:rsidRPr="00C970C2">
        <w:t xml:space="preserve">) </w:t>
      </w:r>
      <w:r w:rsidRPr="00C970C2">
        <w:t xml:space="preserve">metric </w:t>
      </w:r>
      <w:r w:rsidR="00122DC7">
        <w:t>by incorporating entropy (</w:t>
      </w:r>
      <w:r w:rsidRPr="00122DC7">
        <w:rPr>
          <w:i/>
        </w:rPr>
        <w:t>H</w:t>
      </w:r>
      <w:r w:rsidR="00122DC7">
        <w:t>) into its computation</w:t>
      </w:r>
      <w:r w:rsidRPr="00C970C2">
        <w:t xml:space="preserve">. </w:t>
      </w:r>
      <w:r w:rsidR="00122DC7">
        <w:t xml:space="preserve">AMI also incorporates the normalization component </w:t>
      </w:r>
      <w:r>
        <w:fldChar w:fldCharType="begin"/>
      </w:r>
      <w:r w:rsidR="002A12EA">
        <w:instrText xml:space="preserve"> ADDIN ZOTERO_ITEM CSL_CITATION {"citationID":"kM5oDL3L","properties":{"formattedCitation":"(62)","plainCitation":"(62)","noteIndex":0},"citationItems":[{"id":"8mdVVFhR/SubnDynb","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2A12EA" w:rsidRPr="002A12EA">
        <w:t>(62)</w:t>
      </w:r>
      <w:r>
        <w:fldChar w:fldCharType="end"/>
      </w:r>
      <w:r>
        <w:t xml:space="preserve"> </w:t>
      </w:r>
      <w:r>
        <w:fldChar w:fldCharType="begin"/>
      </w:r>
      <w:r w:rsidR="002A12EA">
        <w:instrText xml:space="preserve"> ADDIN ZOTERO_ITEM CSL_CITATION {"citationID":"FNPILbXm","properties":{"formattedCitation":"(66)","plainCitation":"(66)","noteIndex":0},"citationItems":[{"id":341,"uris":["http://zotero.org/users/8619560/items/JP3SHPI5"],"itemData":{"id":341,"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2A12EA" w:rsidRPr="002A12EA">
        <w:t>(66)</w:t>
      </w:r>
      <w:r>
        <w:fldChar w:fldCharType="end"/>
      </w:r>
      <w:r>
        <w:t xml:space="preserve"> </w:t>
      </w:r>
      <w:r>
        <w:fldChar w:fldCharType="begin"/>
      </w:r>
      <w:r w:rsidR="002A12EA">
        <w:instrText xml:space="preserve"> ADDIN ZOTERO_ITEM CSL_CITATION {"citationID":"XQoK4onf","properties":{"formattedCitation":"(67)","plainCitation":"(67)","noteIndex":0},"citationItems":[{"id":342,"uris":["http://zotero.org/users/8619560/items/YMSP5A45"],"itemData":{"id":34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2A12EA" w:rsidRPr="002A12EA">
        <w:t>(67)</w:t>
      </w:r>
      <w:r>
        <w:fldChar w:fldCharType="end"/>
      </w:r>
      <w:r>
        <w:t xml:space="preserve"> </w:t>
      </w:r>
      <w:r w:rsidRPr="00C970C2">
        <w:t xml:space="preserve">of Normalized Mutual Information. </w:t>
      </w:r>
      <w:r w:rsidR="00122DC7">
        <w:t xml:space="preserve">It measures the mutual dependence </w:t>
      </w:r>
      <w:r w:rsidR="006409BC">
        <w:t>between</w:t>
      </w:r>
      <w:r w:rsidR="00122DC7">
        <w:t xml:space="preserve"> two clusters</w:t>
      </w:r>
      <w:r w:rsidR="006409BC">
        <w:t xml:space="preserve"> and is described by the following equations:</w:t>
      </w:r>
    </w:p>
    <w:p w14:paraId="5304B3B8" w14:textId="5376B74B" w:rsidR="00FF44D9" w:rsidRPr="00CE63CB" w:rsidRDefault="00BD525F"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766F794D" w14:textId="7E079683" w:rsidR="00FF44D9" w:rsidRPr="00CE63CB" w:rsidRDefault="00BD525F"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2D8D688C" w14:textId="4E914A2B" w:rsidR="00FF44D9" w:rsidRPr="006409BC" w:rsidRDefault="006409BC" w:rsidP="00FF44D9">
      <w:pPr>
        <w:spacing w:after="0"/>
      </w:pPr>
      <w:r>
        <w:t xml:space="preserve">Here, </w:t>
      </w:r>
      <w:r w:rsidRPr="006409BC">
        <w:rPr>
          <w:i/>
        </w:rPr>
        <w:t>U</w:t>
      </w:r>
      <w:r>
        <w:t xml:space="preserve"> and </w:t>
      </w:r>
      <w:r w:rsidRPr="006409BC">
        <w:rPr>
          <w:i/>
        </w:rPr>
        <w:t>V</w:t>
      </w:r>
      <w:r>
        <w:t xml:space="preserve"> are the two clusters, </w:t>
      </w:r>
      <w:r w:rsidRPr="006409BC">
        <w:rPr>
          <w:i/>
        </w:rPr>
        <w:t>N</w:t>
      </w:r>
      <w:r>
        <w:t xml:space="preserve"> is the total number of data points and </w:t>
      </w:r>
      <w:r w:rsidRPr="006409BC">
        <w:rPr>
          <w:i/>
        </w:rPr>
        <w:t>|X|</w:t>
      </w:r>
      <w:r>
        <w:t xml:space="preserve"> is the size of a given subset </w:t>
      </w:r>
      <w:r w:rsidRPr="006409BC">
        <w:rPr>
          <w:i/>
        </w:rPr>
        <w:t>X</w:t>
      </w:r>
      <w:r>
        <w:t>.</w:t>
      </w:r>
    </w:p>
    <w:p w14:paraId="3DA2AC22" w14:textId="1A7E3918" w:rsidR="00FF44D9" w:rsidRPr="00C970C2" w:rsidRDefault="00FF44D9" w:rsidP="00FF44D9">
      <w:pPr>
        <w:spacing w:after="0"/>
        <w:rPr>
          <w:szCs w:val="28"/>
        </w:rPr>
      </w:pPr>
    </w:p>
    <w:p w14:paraId="7C5FDF5D" w14:textId="7C84E61B" w:rsidR="00C6230B" w:rsidRDefault="00C6230B" w:rsidP="00C6230B">
      <w:pPr>
        <w:spacing w:line="240" w:lineRule="auto"/>
      </w:pPr>
      <w:r>
        <w:t xml:space="preserve">Purity </w:t>
      </w:r>
      <w:r>
        <w:fldChar w:fldCharType="begin"/>
      </w:r>
      <w:r w:rsidR="002A12EA">
        <w:instrText xml:space="preserve"> ADDIN ZOTERO_ITEM CSL_CITATION {"citationID":"B4gSq6oI","properties":{"formattedCitation":"(60,68)","plainCitation":"(60,68)","noteIndex":0},"citationItems":[{"id":322,"uris":["http://zotero.org/users/8619560/items/DQNZPJ8V"],"itemData":{"id":322,"type":"book","edition":"Illustrated edition","event-place":"New York","ISBN":"978-0-521-86571-5","language":"English","number-of-pages":"506","publisher":"Cambridge University Press","publisher-place":"New York","source":"Amazon","title":"Introduction to Information Retrieval","author":[{"family":"Manning","given":"Christopher D."},{"family":"Raghavan","given":"Prabhakar"},{"family":"Schütze","given":"Hinrich"}],"issued":{"date-parts":[["2008",7,7]]}}},{"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68)</w:t>
      </w:r>
      <w:r>
        <w:fldChar w:fldCharType="end"/>
      </w:r>
      <w:r>
        <w:t xml:space="preserve"> computes the percentage of samples clustered correctly. This is computed as the </w:t>
      </w:r>
      <w:r w:rsidR="005B0CC9">
        <w:t xml:space="preserve">ratio between </w:t>
      </w:r>
      <w:r>
        <w:t>the sum of the maximum intersections between the true and predicted labels for each cluster</w:t>
      </w:r>
      <w:r w:rsidR="001B43B0">
        <w:t xml:space="preserve"> by the total number of samples. Thus, Purity can be viewed as a measure of how many of the samples of the predicted cluster belong to a single true cluster.</w:t>
      </w:r>
      <w:r w:rsidR="001B43B0" w:rsidRPr="001B43B0">
        <w:t xml:space="preserve"> </w:t>
      </w:r>
      <w:r w:rsidR="001B43B0">
        <w:t>The following formulas describe the computation of this metric:</w:t>
      </w:r>
    </w:p>
    <w:p w14:paraId="0508E7FA" w14:textId="3D1D0EE3" w:rsidR="00C6230B" w:rsidRPr="00A42FA5" w:rsidRDefault="00BD525F" w:rsidP="00C6230B">
      <w:pPr>
        <w:spacing w:before="240" w:after="240" w:line="240" w:lineRule="auto"/>
        <w:jc w:val="center"/>
      </w:pPr>
      <m:oMathPara>
        <m:oMath>
          <m:eqArr>
            <m:eqArrPr>
              <m:maxDist m:val="1"/>
              <m:ctrlPr>
                <w:rPr>
                  <w:rFonts w:ascii="Cambria Math" w:hAnsi="Cambria Math"/>
                  <w:i/>
                </w:rPr>
              </m:ctrlPr>
            </m:eqArrPr>
            <m:e>
              <m:r>
                <w:rPr>
                  <w:rFonts w:ascii="Cambria Math" w:hAnsi="Cambria Math"/>
                </w:rPr>
                <m:t>Purity=</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k</m:t>
                  </m:r>
                </m:sup>
                <m:e>
                  <m:r>
                    <w:rPr>
                      <w:rFonts w:ascii="Cambria Math" w:hAnsi="Cambria Math"/>
                    </w:rPr>
                    <m:t>max</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L</m:t>
                      </m:r>
                    </m:e>
                  </m:d>
                  <m:r>
                    <m:rPr>
                      <m:sty m:val="p"/>
                    </m:rPr>
                    <w:rPr>
                      <w:rFonts w:ascii="Cambria Math" w:hAnsi="Cambria Math"/>
                    </w:rPr>
                    <m:t xml:space="preserve"> </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41B81898" w14:textId="3364AF91" w:rsidR="00C6230B" w:rsidRDefault="00531BA6" w:rsidP="00C6230B">
      <w:pPr>
        <w:spacing w:line="240" w:lineRule="auto"/>
      </w:pPr>
      <w:r>
        <w:t>Here,</w:t>
      </w:r>
      <w:r w:rsidR="00C6230B">
        <w:t xml:space="preserve"> </w:t>
      </w:r>
      <w:r w:rsidR="00C6230B">
        <w:rPr>
          <w:i/>
        </w:rPr>
        <w:t>N</w:t>
      </w:r>
      <w:r w:rsidR="00C6230B">
        <w:t xml:space="preserve"> represents the total number of samples in the dataset, </w:t>
      </w:r>
      <w:r w:rsidR="00C6230B">
        <w:rPr>
          <w:i/>
        </w:rPr>
        <w:t>k</w:t>
      </w:r>
      <w:r w:rsidR="00C6230B">
        <w:t xml:space="preserve"> is the number of clusters in the set of predicted labels, </w:t>
      </w:r>
      <w:r w:rsidR="00C6230B">
        <w:rPr>
          <w:i/>
        </w:rPr>
        <w:t>C</w:t>
      </w:r>
      <w:r w:rsidR="00C6230B">
        <w:rPr>
          <w:i/>
          <w:vertAlign w:val="subscript"/>
        </w:rPr>
        <w:t>i</w:t>
      </w:r>
      <w:r w:rsidR="00C6230B">
        <w:t xml:space="preserve"> represents the samples of a cluster, </w:t>
      </w:r>
      <w:proofErr w:type="spellStart"/>
      <w:r w:rsidR="00C6230B">
        <w:rPr>
          <w:i/>
        </w:rPr>
        <w:t>i</w:t>
      </w:r>
      <w:proofErr w:type="spellEnd"/>
      <w:r w:rsidR="00C6230B">
        <w:rPr>
          <w:iCs/>
        </w:rPr>
        <w:t>,</w:t>
      </w:r>
      <w:r w:rsidR="00C6230B">
        <w:rPr>
          <w:i/>
        </w:rPr>
        <w:t xml:space="preserve"> </w:t>
      </w:r>
      <w:r w:rsidR="00C6230B">
        <w:t xml:space="preserve">of the predicted set of labels and </w:t>
      </w:r>
      <w:r w:rsidR="00C6230B">
        <w:rPr>
          <w:i/>
        </w:rPr>
        <w:t>L</w:t>
      </w:r>
      <w:r w:rsidR="00C6230B">
        <w:t xml:space="preserve"> is the set of true labels. </w:t>
      </w:r>
    </w:p>
    <w:p w14:paraId="248149E4" w14:textId="77777777" w:rsidR="00531BA6" w:rsidRPr="00C970C2" w:rsidRDefault="00531BA6" w:rsidP="00531BA6">
      <w:pPr>
        <w:spacing w:after="0"/>
      </w:pPr>
    </w:p>
    <w:p w14:paraId="5E17F3C9" w14:textId="2E12E593" w:rsidR="00FF44D9" w:rsidRDefault="00531BA6" w:rsidP="007A78A6">
      <w:pPr>
        <w:pStyle w:val="Heading3"/>
      </w:pPr>
      <w:r>
        <w:rPr>
          <w:rStyle w:val="Heading3Char"/>
        </w:rPr>
        <w:t>Internal metrics</w:t>
      </w:r>
    </w:p>
    <w:p w14:paraId="385E3A9E" w14:textId="2831AB06" w:rsidR="00FF44D9" w:rsidRDefault="007A78A6" w:rsidP="00FF44D9">
      <w:pPr>
        <w:spacing w:after="0"/>
      </w:pPr>
      <w:r>
        <w:t>Internal metrics</w:t>
      </w:r>
      <w:r w:rsidR="00FF44D9" w:rsidRPr="00C970C2">
        <w:t xml:space="preserve"> do not require a ground truth to be used.</w:t>
      </w:r>
      <w:r w:rsidR="00FF44D9">
        <w:t xml:space="preserve"> </w:t>
      </w:r>
      <w:r w:rsidR="00014211">
        <w:t>They</w:t>
      </w:r>
      <w:r w:rsidR="00FF44D9">
        <w:t xml:space="preserve"> evaluate the intra-cluster and inter-cluster distances</w:t>
      </w:r>
      <w:r w:rsidR="00014211">
        <w:t xml:space="preserve">, thus evaluating the morphology of the clusters. Thus, internal metrics are biased toward dense and well-separated clusters. Even correct </w:t>
      </w:r>
      <w:proofErr w:type="spellStart"/>
      <w:r w:rsidR="00014211">
        <w:t>clusterings</w:t>
      </w:r>
      <w:proofErr w:type="spellEnd"/>
      <w:r w:rsidR="00014211">
        <w:t xml:space="preserve"> in which clusters do not respect this criteria can receive lower scores. For the evaluation of the synthetic datasets, internal metrics were used with the ground truth labels. This results in an evaluation of the capabilities of feature extraction methods to generate clusters (that based on the true labels) are dense and well-separated.</w:t>
      </w:r>
    </w:p>
    <w:p w14:paraId="11FB9B6A" w14:textId="77777777" w:rsidR="00FF44D9" w:rsidRPr="00C970C2" w:rsidRDefault="00FF44D9" w:rsidP="00FF44D9">
      <w:pPr>
        <w:spacing w:after="0"/>
      </w:pPr>
    </w:p>
    <w:p w14:paraId="4E4ECF6A" w14:textId="4086F471" w:rsidR="005C27D4" w:rsidRDefault="00FF44D9" w:rsidP="00FF44D9">
      <w:pPr>
        <w:spacing w:after="0"/>
      </w:pPr>
      <w:r w:rsidRPr="00C970C2">
        <w:t xml:space="preserve">DBS </w:t>
      </w:r>
      <w:r>
        <w:fldChar w:fldCharType="begin"/>
      </w:r>
      <w:r w:rsidR="002A12EA">
        <w:instrText xml:space="preserve"> ADDIN ZOTERO_ITEM CSL_CITATION {"citationID":"yRzUFADP","properties":{"formattedCitation":"(69\\uc0\\u8211{}71)","plainCitation":"(69–71)","noteIndex":0},"citationItems":[{"id":152,"uris":["http://zotero.org/users/8619560/items/DNB2D4N7"],"itemData":{"id":1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id":154,"uris":["http://zotero.org/users/8619560/items/JAMXA2K4"],"itemData":{"id":1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id":153,"uris":["http://zotero.org/users/8619560/items/UYDIEUBT"],"itemData":{"id":1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2A12EA" w:rsidRPr="002A12EA">
        <w:t>(69–71)</w:t>
      </w:r>
      <w:r>
        <w:fldChar w:fldCharType="end"/>
      </w:r>
      <w:r w:rsidRPr="00C970C2">
        <w:t>(</w:t>
      </w:r>
      <w:r>
        <w:t>10</w:t>
      </w:r>
      <w:r w:rsidRPr="00C970C2">
        <w:t xml:space="preserve">) </w:t>
      </w:r>
      <w:r w:rsidR="00D91E07">
        <w:t>is computed as</w:t>
      </w:r>
      <w:r w:rsidR="001F6E8A">
        <w:t xml:space="preserve"> the average similarity of clusters. </w:t>
      </w:r>
      <w:r w:rsidR="00584BFF">
        <w:t xml:space="preserve">The similarity is computed using the distance between clusters and their sizes. DBS has an inverse performance interval to the </w:t>
      </w:r>
      <w:r w:rsidR="00584BFF">
        <w:lastRenderedPageBreak/>
        <w:t xml:space="preserve">other metrics presented in this work. It is has only a lower bound at 0 and lower values represent a higher performance. </w:t>
      </w:r>
      <w:r w:rsidR="005C27D4">
        <w:t>The following formulas describe the computation of this metric:</w:t>
      </w:r>
    </w:p>
    <w:p w14:paraId="7C85E714" w14:textId="206ED6C1" w:rsidR="00FF44D9" w:rsidRPr="00C970C2" w:rsidRDefault="00FF44D9" w:rsidP="00FF44D9">
      <w:pPr>
        <w:spacing w:after="0"/>
      </w:pPr>
    </w:p>
    <w:p w14:paraId="37FEE599" w14:textId="27E94ED8" w:rsidR="00FF44D9" w:rsidRPr="00CE63CB" w:rsidRDefault="00BD525F" w:rsidP="00FF44D9">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48BAF7D2" w14:textId="6258B46E" w:rsidR="00FF44D9" w:rsidRPr="00CE63CB" w:rsidRDefault="00BD525F"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47C219F1" w14:textId="77777777" w:rsidR="00FF44D9" w:rsidRPr="00D21743" w:rsidRDefault="00FF44D9" w:rsidP="00FF44D9">
      <w:pPr>
        <w:spacing w:after="0"/>
      </w:pPr>
    </w:p>
    <w:p w14:paraId="7C6A068B" w14:textId="77777777" w:rsidR="00FF44D9" w:rsidRDefault="00FF44D9" w:rsidP="00FF44D9">
      <w:pPr>
        <w:spacing w:after="0"/>
      </w:pPr>
    </w:p>
    <w:p w14:paraId="0A89F417" w14:textId="64F445E6" w:rsidR="00FF44D9" w:rsidRPr="00502479" w:rsidRDefault="007346B4" w:rsidP="00FF44D9">
      <w:pPr>
        <w:spacing w:after="0"/>
      </w:pPr>
      <w:r>
        <w:t xml:space="preserve">Here, </w:t>
      </w:r>
      <w:r w:rsidRPr="007346B4">
        <w:rPr>
          <w:i/>
        </w:rPr>
        <w:t>R</w:t>
      </w:r>
      <w:r>
        <w:t xml:space="preserve"> represents the similarity between </w:t>
      </w:r>
      <w:r w:rsidR="005C27D4">
        <w:t xml:space="preserve">clusters </w:t>
      </w:r>
      <w:proofErr w:type="spellStart"/>
      <w:r w:rsidR="005C27D4" w:rsidRPr="005C27D4">
        <w:rPr>
          <w:i/>
        </w:rPr>
        <w:t>i</w:t>
      </w:r>
      <w:proofErr w:type="spellEnd"/>
      <w:r w:rsidR="005C27D4">
        <w:t xml:space="preserve"> and </w:t>
      </w:r>
      <w:r w:rsidR="005C27D4" w:rsidRPr="005C27D4">
        <w:rPr>
          <w:i/>
        </w:rPr>
        <w:t>j</w:t>
      </w:r>
      <w:r w:rsidR="005C27D4">
        <w:t>,</w:t>
      </w:r>
      <w:r w:rsidR="00FF44D9">
        <w:t xml:space="preserve"> </w:t>
      </w:r>
      <w:proofErr w:type="spellStart"/>
      <w:r w:rsidR="00FF44D9" w:rsidRPr="00CE63CB">
        <w:rPr>
          <w:i/>
          <w:iCs/>
        </w:rPr>
        <w:t>s</w:t>
      </w:r>
      <w:r w:rsidR="00FF44D9" w:rsidRPr="00CE63CB">
        <w:rPr>
          <w:i/>
          <w:iCs/>
          <w:vertAlign w:val="subscript"/>
        </w:rPr>
        <w:t>i</w:t>
      </w:r>
      <w:proofErr w:type="spellEnd"/>
      <w:r w:rsidR="00FF44D9">
        <w:t xml:space="preserve"> is the mean of all distances between the points of cluster </w:t>
      </w:r>
      <w:proofErr w:type="spellStart"/>
      <w:r w:rsidR="00FF44D9">
        <w:rPr>
          <w:i/>
          <w:iCs/>
        </w:rPr>
        <w:t>i</w:t>
      </w:r>
      <w:proofErr w:type="spellEnd"/>
      <w:r w:rsidR="00FF44D9">
        <w:t xml:space="preserve"> and its centroid, </w:t>
      </w:r>
      <w:proofErr w:type="spellStart"/>
      <w:r w:rsidR="00FF44D9" w:rsidRPr="00CE63CB">
        <w:rPr>
          <w:i/>
          <w:iCs/>
        </w:rPr>
        <w:t>d</w:t>
      </w:r>
      <w:r w:rsidR="00FF44D9" w:rsidRPr="00CE63CB">
        <w:rPr>
          <w:i/>
          <w:iCs/>
          <w:vertAlign w:val="subscript"/>
        </w:rPr>
        <w:t>i,j</w:t>
      </w:r>
      <w:proofErr w:type="spellEnd"/>
      <w:r w:rsidR="00FF44D9">
        <w:t xml:space="preserve"> is the distance between clusters </w:t>
      </w:r>
      <w:proofErr w:type="spellStart"/>
      <w:r w:rsidR="00FF44D9" w:rsidRPr="00CE63CB">
        <w:rPr>
          <w:i/>
          <w:iCs/>
        </w:rPr>
        <w:t>i</w:t>
      </w:r>
      <w:proofErr w:type="spellEnd"/>
      <w:r w:rsidR="00FF44D9">
        <w:t xml:space="preserve"> and </w:t>
      </w:r>
      <w:r w:rsidR="00FF44D9" w:rsidRPr="00CE63CB">
        <w:rPr>
          <w:i/>
          <w:iCs/>
        </w:rPr>
        <w:t>j</w:t>
      </w:r>
      <w:r w:rsidR="00FF44D9">
        <w:t xml:space="preserve"> given by their centroids, and </w:t>
      </w:r>
      <w:r w:rsidR="00FF44D9" w:rsidRPr="00CE63CB">
        <w:rPr>
          <w:i/>
          <w:iCs/>
        </w:rPr>
        <w:t>max(</w:t>
      </w:r>
      <w:proofErr w:type="spellStart"/>
      <w:r w:rsidR="00FF44D9" w:rsidRPr="00CE63CB">
        <w:rPr>
          <w:i/>
          <w:iCs/>
        </w:rPr>
        <w:t>R</w:t>
      </w:r>
      <w:r w:rsidR="00FF44D9" w:rsidRPr="00E17208">
        <w:rPr>
          <w:i/>
          <w:iCs/>
          <w:vertAlign w:val="subscript"/>
        </w:rPr>
        <w:t>i,j</w:t>
      </w:r>
      <w:proofErr w:type="spellEnd"/>
      <w:r w:rsidR="00FF44D9" w:rsidRPr="00CE63CB">
        <w:rPr>
          <w:i/>
          <w:iCs/>
        </w:rPr>
        <w:t>)</w:t>
      </w:r>
      <w:r w:rsidR="00FF44D9">
        <w:t xml:space="preserve"> is the maximum similarity of clusters </w:t>
      </w:r>
      <w:proofErr w:type="spellStart"/>
      <w:r w:rsidR="00FF44D9" w:rsidRPr="00CE63CB">
        <w:rPr>
          <w:i/>
          <w:iCs/>
        </w:rPr>
        <w:t>i</w:t>
      </w:r>
      <w:proofErr w:type="spellEnd"/>
      <w:r w:rsidR="00FF44D9">
        <w:t xml:space="preserve"> and </w:t>
      </w:r>
      <w:r w:rsidR="00FF44D9" w:rsidRPr="00CE63CB">
        <w:rPr>
          <w:i/>
          <w:iCs/>
        </w:rPr>
        <w:t>j</w:t>
      </w:r>
      <w:r w:rsidR="00FF44D9">
        <w:t xml:space="preserve">.  </w:t>
      </w:r>
    </w:p>
    <w:p w14:paraId="6965D7EA" w14:textId="77777777" w:rsidR="00FF44D9" w:rsidRPr="00C970C2" w:rsidRDefault="00FF44D9" w:rsidP="00FF44D9">
      <w:pPr>
        <w:spacing w:after="0"/>
        <w:rPr>
          <w:szCs w:val="28"/>
        </w:rPr>
      </w:pPr>
    </w:p>
    <w:p w14:paraId="031929BE" w14:textId="40E21A60" w:rsidR="00FF44D9" w:rsidRDefault="00FF44D9" w:rsidP="00FF44D9">
      <w:pPr>
        <w:spacing w:after="0"/>
      </w:pPr>
      <w:r w:rsidRPr="00C970C2">
        <w:t xml:space="preserve">CHS </w:t>
      </w:r>
      <w:r>
        <w:fldChar w:fldCharType="begin"/>
      </w:r>
      <w:r w:rsidR="002A12EA">
        <w:instrText xml:space="preserve"> ADDIN ZOTERO_ITEM CSL_CITATION {"citationID":"w9vNwW5Q","properties":{"formattedCitation":"(60)","plainCitation":"(60)","noteIndex":0},"citationItems":[{"id":427,"uris":["http://zotero.org/users/8619560/items/DT9RVGF2"],"itemData":{"id":427,"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2A12EA" w:rsidRPr="002A12EA">
        <w:t>(60)</w:t>
      </w:r>
      <w:r>
        <w:fldChar w:fldCharType="end"/>
      </w:r>
      <w:r>
        <w:t xml:space="preserve"> </w:t>
      </w:r>
      <w:r>
        <w:fldChar w:fldCharType="begin"/>
      </w:r>
      <w:r w:rsidR="002A12EA">
        <w:instrText xml:space="preserve"> ADDIN ZOTERO_ITEM CSL_CITATION {"citationID":"lMOn2c2J","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rsidRPr="00C970C2">
        <w:t xml:space="preserve"> (</w:t>
      </w:r>
      <w:r>
        <w:t>11</w:t>
      </w:r>
      <w:r w:rsidRPr="00C970C2">
        <w:t>)</w:t>
      </w:r>
      <w:r>
        <w:t>,</w:t>
      </w:r>
      <w:r w:rsidRPr="00C970C2">
        <w:t xml:space="preserve"> </w:t>
      </w:r>
      <w:r w:rsidR="005C27D4">
        <w:t>or</w:t>
      </w:r>
      <w:r w:rsidRPr="00C970C2">
        <w:t xml:space="preserve"> Variance Ratio Criterion, </w:t>
      </w:r>
      <w:r w:rsidR="006F3B57">
        <w:t>is computed as</w:t>
      </w:r>
      <w:r w:rsidRPr="00C970C2">
        <w:t xml:space="preserve"> the ratio between the intra</w:t>
      </w:r>
      <w:r>
        <w:t>-</w:t>
      </w:r>
      <w:r w:rsidRPr="00C970C2">
        <w:t xml:space="preserve">cluster </w:t>
      </w:r>
      <w:r w:rsidR="006F3B57">
        <w:t>to</w:t>
      </w:r>
      <w:r w:rsidRPr="00C970C2">
        <w:t xml:space="preserve"> inter</w:t>
      </w:r>
      <w:r>
        <w:t>-</w:t>
      </w:r>
      <w:r w:rsidRPr="00C970C2">
        <w:t xml:space="preserve">cluster dispersion. </w:t>
      </w:r>
      <w:r w:rsidRPr="00B4536C">
        <w:t>The</w:t>
      </w:r>
      <w:r w:rsidRPr="00C970C2">
        <w:t xml:space="preserve"> dispersion is </w:t>
      </w:r>
      <w:r w:rsidR="008B2A8A">
        <w:t>based on</w:t>
      </w:r>
      <w:r w:rsidRPr="00C970C2">
        <w:t xml:space="preserve"> the sum of squared distances. For this metric, a higher value </w:t>
      </w:r>
      <w:r>
        <w:t>indicates</w:t>
      </w:r>
      <w:r w:rsidRPr="00C970C2">
        <w:t xml:space="preserve"> a better result</w:t>
      </w:r>
      <w:r w:rsidR="00D82298">
        <w:t xml:space="preserve"> and it has no upper bound</w:t>
      </w:r>
      <w:r w:rsidRPr="00C970C2">
        <w:t>.</w:t>
      </w:r>
      <w:r w:rsidR="00D91E07">
        <w:t xml:space="preserve"> The following formula describes the computation of this metric:</w:t>
      </w:r>
    </w:p>
    <w:p w14:paraId="7763098E" w14:textId="5DE3CC92" w:rsidR="00FF44D9" w:rsidRPr="00CE63CB" w:rsidRDefault="00BD525F"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2D727AE2" w14:textId="77777777" w:rsidR="00FF44D9" w:rsidRPr="00275CBF" w:rsidRDefault="00FF44D9" w:rsidP="00FF44D9">
      <w:pPr>
        <w:spacing w:after="0"/>
      </w:pPr>
    </w:p>
    <w:p w14:paraId="1BE1090B" w14:textId="11F48A03" w:rsidR="00FF44D9" w:rsidRPr="00C970C2" w:rsidRDefault="0092789F" w:rsidP="00FF44D9">
      <w:pPr>
        <w:spacing w:after="0"/>
      </w:pPr>
      <w:r>
        <w:t xml:space="preserve">Here, </w:t>
      </w:r>
      <w:proofErr w:type="spellStart"/>
      <w:proofErr w:type="gramStart"/>
      <w:r w:rsidRPr="00B4536C">
        <w:rPr>
          <w:i/>
          <w:iCs/>
        </w:rPr>
        <w:t>tr</w:t>
      </w:r>
      <w:proofErr w:type="spellEnd"/>
      <w:r w:rsidRPr="00B4536C">
        <w:rPr>
          <w:i/>
          <w:iCs/>
        </w:rPr>
        <w:t>(</w:t>
      </w:r>
      <w:proofErr w:type="gramEnd"/>
      <w:r w:rsidRPr="00B4536C">
        <w:rPr>
          <w:i/>
          <w:iCs/>
        </w:rPr>
        <w:t>X)</w:t>
      </w:r>
      <w:r>
        <w:t xml:space="preserve"> </w:t>
      </w:r>
      <w:r w:rsidR="00685FA3">
        <w:t>is</w:t>
      </w:r>
      <w:r>
        <w:t xml:space="preserve"> the trace of</w:t>
      </w:r>
      <w:r w:rsidR="003F6050">
        <w:t xml:space="preserve"> the dispersion matrix</w:t>
      </w:r>
      <w:r>
        <w:t xml:space="preserve"> </w:t>
      </w:r>
      <w:r w:rsidR="003F6050">
        <w:t xml:space="preserve">(either </w:t>
      </w:r>
      <w:r>
        <w:t xml:space="preserve">between </w:t>
      </w:r>
      <w:r w:rsidRPr="006E4BA9">
        <w:rPr>
          <w:i/>
          <w:iCs/>
        </w:rPr>
        <w:t>Bk</w:t>
      </w:r>
      <w:r w:rsidR="003F6050">
        <w:t xml:space="preserve"> or within</w:t>
      </w:r>
      <w:r>
        <w:t xml:space="preserve"> </w:t>
      </w:r>
      <w:proofErr w:type="spellStart"/>
      <w:r w:rsidRPr="006E4BA9">
        <w:rPr>
          <w:i/>
          <w:iCs/>
        </w:rPr>
        <w:t>Wk</w:t>
      </w:r>
      <w:proofErr w:type="spellEnd"/>
      <w:r w:rsidR="003F6050">
        <w:t>)</w:t>
      </w:r>
      <w:r>
        <w:t xml:space="preserve">, </w:t>
      </w:r>
      <w:r w:rsidRPr="00CE63CB">
        <w:rPr>
          <w:i/>
          <w:iCs/>
        </w:rPr>
        <w:t>n</w:t>
      </w:r>
      <w:r>
        <w:t xml:space="preserve"> </w:t>
      </w:r>
      <w:r w:rsidR="003F6050">
        <w:t>is</w:t>
      </w:r>
      <w:r>
        <w:t xml:space="preserve"> the </w:t>
      </w:r>
      <w:r w:rsidR="003F6050">
        <w:t xml:space="preserve">dataset </w:t>
      </w:r>
      <w:r>
        <w:t xml:space="preserve">size and </w:t>
      </w:r>
      <w:r w:rsidRPr="00CE63CB">
        <w:rPr>
          <w:i/>
          <w:iCs/>
        </w:rPr>
        <w:t>k</w:t>
      </w:r>
      <w:r>
        <w:t xml:space="preserve"> </w:t>
      </w:r>
      <w:r w:rsidR="003F6050">
        <w:t xml:space="preserve">is </w:t>
      </w:r>
      <w:r>
        <w:t>the number of clusters.</w:t>
      </w:r>
    </w:p>
    <w:p w14:paraId="2324B5C7" w14:textId="77777777" w:rsidR="00FF44D9" w:rsidRPr="00C970C2" w:rsidRDefault="00FF44D9" w:rsidP="00FF44D9">
      <w:pPr>
        <w:spacing w:after="0"/>
      </w:pPr>
    </w:p>
    <w:p w14:paraId="14A9317B" w14:textId="7252C000" w:rsidR="00AA7488" w:rsidRDefault="00FF44D9" w:rsidP="00FF44D9">
      <w:pPr>
        <w:spacing w:after="0"/>
      </w:pPr>
      <w:r w:rsidRPr="00C970C2">
        <w:t xml:space="preserve">SS </w:t>
      </w:r>
      <w:r>
        <w:fldChar w:fldCharType="begin"/>
      </w:r>
      <w:r w:rsidR="002A12EA">
        <w:instrText xml:space="preserve"> ADDIN ZOTERO_ITEM CSL_CITATION {"citationID":"AE8DstdP","properties":{"formattedCitation":"(72)","plainCitation":"(72)","noteIndex":0},"citationItems":[{"id":"8mdVVFhR/wwZoLy5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2A12EA" w:rsidRPr="002A12EA">
        <w:t>(72)</w:t>
      </w:r>
      <w:r>
        <w:fldChar w:fldCharType="end"/>
      </w:r>
      <w:r>
        <w:t xml:space="preserve"> </w:t>
      </w:r>
      <w:r>
        <w:fldChar w:fldCharType="begin"/>
      </w:r>
      <w:r w:rsidR="002A12EA">
        <w:instrText xml:space="preserve"> ADDIN ZOTERO_ITEM CSL_CITATION {"citationID":"VuRGLp8s","properties":{"formattedCitation":"(73)","plainCitation":"(73)","noteIndex":0},"citationItems":[{"id":151,"uris":["http://zotero.org/users/8619560/items/Z2YN978U"],"itemData":{"id":1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2A12EA" w:rsidRPr="002A12EA">
        <w:t>(73)</w:t>
      </w:r>
      <w:r>
        <w:fldChar w:fldCharType="end"/>
      </w:r>
      <w:r w:rsidRPr="00C970C2">
        <w:t xml:space="preserve"> (</w:t>
      </w:r>
      <w:r>
        <w:t>12</w:t>
      </w:r>
      <w:r w:rsidRPr="00C970C2">
        <w:t xml:space="preserve">) is </w:t>
      </w:r>
      <w:r w:rsidR="004F5ECA">
        <w:t>computed as the ratio</w:t>
      </w:r>
      <w:r w:rsidRPr="00C970C2">
        <w:t xml:space="preserve"> </w:t>
      </w:r>
      <w:r w:rsidR="004F5ECA">
        <w:t>between</w:t>
      </w:r>
      <w:r w:rsidRPr="00C970C2">
        <w:t xml:space="preserve"> the mean distance between a point and the rest of the points of that cluster and the mean distance between the point and all the points of the nearest cluster. </w:t>
      </w:r>
      <w:r w:rsidR="00406893">
        <w:t xml:space="preserve">SS has an interval of </w:t>
      </w:r>
      <w:r w:rsidRPr="00C970C2">
        <w:t xml:space="preserve">[-1, 1] where </w:t>
      </w:r>
      <w:r w:rsidR="00EE2DAD" w:rsidRPr="00C970C2">
        <w:t xml:space="preserve">1 </w:t>
      </w:r>
      <w:r w:rsidR="00EE2DAD">
        <w:t>represents well-separated dense clusters</w:t>
      </w:r>
      <w:r w:rsidRPr="00C970C2">
        <w:t>, 0 overlapping clusters</w:t>
      </w:r>
      <w:r>
        <w:t>,</w:t>
      </w:r>
      <w:r w:rsidRPr="00C970C2">
        <w:t xml:space="preserve"> and</w:t>
      </w:r>
      <w:r w:rsidR="00EE2DAD">
        <w:t xml:space="preserve"> </w:t>
      </w:r>
      <w:r w:rsidR="00EE2DAD" w:rsidRPr="00C970C2">
        <w:t>-1 an incorrect clustering</w:t>
      </w:r>
      <w:r w:rsidRPr="00C970C2">
        <w:t xml:space="preserve">. </w:t>
      </w:r>
      <w:r w:rsidR="00AA7488">
        <w:t>Thus, SS evaluates as correct (and outputs higher scores for) the traditional structure of clusters</w:t>
      </w:r>
      <w:r w:rsidR="008A1DD6">
        <w:t xml:space="preserve">. </w:t>
      </w:r>
      <w:r w:rsidR="00860730">
        <w:t>The following formula describes the computation of this metric:</w:t>
      </w:r>
    </w:p>
    <w:p w14:paraId="0765F2E1" w14:textId="3C7F9221" w:rsidR="00FF44D9" w:rsidRPr="00CE63CB" w:rsidRDefault="00BD525F" w:rsidP="00FF44D9">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6D234B05" w14:textId="77777777" w:rsidR="00FF44D9" w:rsidRPr="00275CBF" w:rsidRDefault="00FF44D9" w:rsidP="00FF44D9">
      <w:pPr>
        <w:spacing w:after="0"/>
      </w:pPr>
    </w:p>
    <w:p w14:paraId="7E02023D" w14:textId="0D5EDF77" w:rsidR="00FF44D9" w:rsidRDefault="008712E9" w:rsidP="00FF44D9">
      <w:pPr>
        <w:spacing w:after="0"/>
        <w:rPr>
          <w:szCs w:val="28"/>
        </w:rPr>
      </w:pPr>
      <w:r>
        <w:rPr>
          <w:szCs w:val="28"/>
        </w:rPr>
        <w:t>Here,</w:t>
      </w:r>
      <w:r w:rsidR="00FF44D9">
        <w:rPr>
          <w:szCs w:val="28"/>
        </w:rPr>
        <w:t xml:space="preserve"> </w:t>
      </w:r>
      <w:r w:rsidR="00FF44D9" w:rsidRPr="00CE63CB">
        <w:rPr>
          <w:i/>
          <w:iCs/>
          <w:szCs w:val="28"/>
        </w:rPr>
        <w:t>b</w:t>
      </w:r>
      <w:r w:rsidR="00FF44D9">
        <w:rPr>
          <w:szCs w:val="28"/>
        </w:rPr>
        <w:t xml:space="preserve"> </w:t>
      </w:r>
      <w:r w:rsidR="001A5B87">
        <w:rPr>
          <w:szCs w:val="28"/>
        </w:rPr>
        <w:t>is</w:t>
      </w:r>
      <w:r w:rsidR="00FF44D9">
        <w:rPr>
          <w:szCs w:val="28"/>
        </w:rPr>
        <w:t xml:space="preserve"> 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i/>
          <w:iCs/>
          <w:szCs w:val="28"/>
        </w:rPr>
        <w:t xml:space="preserve"> </w:t>
      </w:r>
      <w:r w:rsidR="00FF44D9">
        <w:rPr>
          <w:szCs w:val="28"/>
        </w:rPr>
        <w:t xml:space="preserve">and all points of the </w:t>
      </w:r>
      <w:r>
        <w:rPr>
          <w:szCs w:val="28"/>
        </w:rPr>
        <w:t>closest</w:t>
      </w:r>
      <w:r w:rsidR="00FF44D9">
        <w:rPr>
          <w:szCs w:val="28"/>
        </w:rPr>
        <w:t xml:space="preserve"> cluster </w:t>
      </w:r>
      <w:r w:rsidR="00FF44D9" w:rsidRPr="00CE63CB">
        <w:rPr>
          <w:i/>
          <w:iCs/>
          <w:szCs w:val="28"/>
        </w:rPr>
        <w:t>j</w:t>
      </w:r>
      <w:r w:rsidR="00FF44D9">
        <w:rPr>
          <w:szCs w:val="28"/>
        </w:rPr>
        <w:t xml:space="preserve">, and </w:t>
      </w:r>
      <w:proofErr w:type="gramStart"/>
      <w:r w:rsidR="00FF44D9" w:rsidRPr="00CE63CB">
        <w:rPr>
          <w:i/>
          <w:iCs/>
          <w:szCs w:val="28"/>
        </w:rPr>
        <w:t>a</w:t>
      </w:r>
      <w:r w:rsidR="00FF44D9">
        <w:rPr>
          <w:szCs w:val="28"/>
        </w:rPr>
        <w:t xml:space="preserve"> </w:t>
      </w:r>
      <w:r w:rsidR="001A5B87">
        <w:rPr>
          <w:szCs w:val="28"/>
        </w:rPr>
        <w:t>is</w:t>
      </w:r>
      <w:proofErr w:type="gramEnd"/>
      <w:r w:rsidR="001A5B87">
        <w:rPr>
          <w:szCs w:val="28"/>
        </w:rPr>
        <w:t xml:space="preserve"> </w:t>
      </w:r>
      <w:r w:rsidR="00FF44D9">
        <w:rPr>
          <w:szCs w:val="28"/>
        </w:rPr>
        <w:t xml:space="preserve">the </w:t>
      </w:r>
      <w:r w:rsidR="000D7544" w:rsidRPr="00C970C2">
        <w:t xml:space="preserve">mean </w:t>
      </w:r>
      <w:r w:rsidR="00FF44D9">
        <w:rPr>
          <w:szCs w:val="28"/>
        </w:rPr>
        <w:t xml:space="preserve">of all distances between a point in cluster </w:t>
      </w:r>
      <w:proofErr w:type="spellStart"/>
      <w:r w:rsidR="00FF44D9" w:rsidRPr="00CE63CB">
        <w:rPr>
          <w:i/>
          <w:iCs/>
          <w:szCs w:val="28"/>
        </w:rPr>
        <w:t>i</w:t>
      </w:r>
      <w:proofErr w:type="spellEnd"/>
      <w:r w:rsidR="00FF44D9">
        <w:rPr>
          <w:szCs w:val="28"/>
        </w:rPr>
        <w:t xml:space="preserve"> and all other points in the same cluster. </w:t>
      </w:r>
    </w:p>
    <w:p w14:paraId="0417F67C" w14:textId="2BE62DFB" w:rsidR="00284D80" w:rsidRDefault="00284D80" w:rsidP="00FF30DF"/>
    <w:p w14:paraId="5005ED11" w14:textId="3CA9C1B5" w:rsidR="00284D80" w:rsidRPr="00284D80" w:rsidRDefault="00284D80" w:rsidP="00284D80">
      <w:pPr>
        <w:pStyle w:val="Heading2"/>
      </w:pPr>
      <w:r w:rsidRPr="00284D80">
        <w:rPr>
          <w:rStyle w:val="Heading2Char"/>
        </w:rPr>
        <w:t>Data</w:t>
      </w:r>
      <w:r w:rsidR="00095BAC">
        <w:t xml:space="preserve"> </w:t>
      </w:r>
    </w:p>
    <w:p w14:paraId="29A2E346" w14:textId="479B1046" w:rsidR="00414AB1" w:rsidRDefault="00414AB1" w:rsidP="00284D80">
      <w:pPr>
        <w:tabs>
          <w:tab w:val="left" w:pos="216"/>
        </w:tabs>
        <w:spacing w:after="0"/>
      </w:pPr>
      <w:r>
        <w:t xml:space="preserve">Ninety-five synthetic datasets </w:t>
      </w:r>
      <w:r>
        <w:fldChar w:fldCharType="begin"/>
      </w:r>
      <w:r>
        <w:instrText xml:space="preserve"> ADDIN ZOTERO_ITEM CSL_CITATION {"citationID":"usnx9Rmj","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referred to as simulations (by the authors), were used in the analyses presented in this work. These datasets </w:t>
      </w:r>
      <w:r>
        <w:fldChar w:fldCharType="begin"/>
      </w:r>
      <w:r w:rsidR="00A6688D">
        <w:instrText xml:space="preserve"> ADDIN ZOTERO_ITEM CSL_CITATION {"citationID":"Ewmlm5cW","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531BA6">
        <w:t>(16)</w:t>
      </w:r>
      <w:r>
        <w:fldChar w:fldCharType="end"/>
      </w:r>
      <w:r>
        <w:t xml:space="preserve"> were created by</w:t>
      </w:r>
      <w:r w:rsidRPr="00C970C2">
        <w:t xml:space="preserve"> </w:t>
      </w:r>
      <w:r>
        <w:t xml:space="preserve">the </w:t>
      </w:r>
      <w:r w:rsidRPr="00C970C2">
        <w:t>Department of Engineering, University of Leicester UK</w:t>
      </w:r>
      <w:r>
        <w:t xml:space="preserve"> and are publicly available.</w:t>
      </w:r>
      <w:r w:rsidR="00D92308">
        <w:t xml:space="preserve"> Each dataset is derived from 594 distinct sp</w:t>
      </w:r>
      <w:r w:rsidR="004C4CE3">
        <w:t xml:space="preserve">ike waveforms obtained from real </w:t>
      </w:r>
      <w:r w:rsidR="005648C8">
        <w:t xml:space="preserve">brain </w:t>
      </w:r>
      <w:r w:rsidR="00D92308">
        <w:t xml:space="preserve">recordings of a monkey. The original </w:t>
      </w:r>
      <w:r w:rsidR="00D92308">
        <w:lastRenderedPageBreak/>
        <w:t xml:space="preserve">publication </w:t>
      </w:r>
      <w:r w:rsidR="00EB20AC">
        <w:fldChar w:fldCharType="begin"/>
      </w:r>
      <w:r w:rsidR="00A6688D">
        <w:instrText xml:space="preserve"> ADDIN ZOTERO_ITEM CSL_CITATION {"citationID":"qod7xhHS","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EB20AC">
        <w:fldChar w:fldCharType="separate"/>
      </w:r>
      <w:r w:rsidR="00EB20AC" w:rsidRPr="00531BA6">
        <w:t>(16)</w:t>
      </w:r>
      <w:r w:rsidR="00EB20AC">
        <w:fldChar w:fldCharType="end"/>
      </w:r>
      <w:r w:rsidR="00EB20AC">
        <w:t xml:space="preserve"> </w:t>
      </w:r>
      <w:r w:rsidR="00D92308">
        <w:t xml:space="preserve">has also investigated the ability of various clustering algorithms on these datasets and it has been found that at best, they were able to identify 10 out of 20 true units. </w:t>
      </w:r>
    </w:p>
    <w:p w14:paraId="7B0023B4" w14:textId="652C27FB" w:rsidR="00284D80" w:rsidRPr="00C970C2" w:rsidRDefault="00284D80" w:rsidP="00284D80">
      <w:pPr>
        <w:tabs>
          <w:tab w:val="left" w:pos="216"/>
        </w:tabs>
        <w:spacing w:after="0"/>
      </w:pPr>
    </w:p>
    <w:p w14:paraId="78277E20" w14:textId="237D6758" w:rsidR="00526281" w:rsidRDefault="00A21D89" w:rsidP="00526281">
      <w:pPr>
        <w:tabs>
          <w:tab w:val="left" w:pos="216"/>
        </w:tabs>
        <w:spacing w:after="0"/>
      </w:pPr>
      <w:r>
        <w:t xml:space="preserve">Initially, the spike waveforms consisted of 316 samples at a 96 kHz sampling frequency. However, the datasets were </w:t>
      </w:r>
      <w:proofErr w:type="spellStart"/>
      <w:r>
        <w:t>downsampled</w:t>
      </w:r>
      <w:proofErr w:type="spellEnd"/>
      <w:r>
        <w:t xml:space="preserve"> to 24 kHz, yielding 79 samples per spike. </w:t>
      </w:r>
      <w:r w:rsidR="006D078C">
        <w:t>E</w:t>
      </w:r>
      <w:r w:rsidR="00547A90">
        <w:t>ach of these datasets</w:t>
      </w:r>
      <w:r w:rsidR="006D078C">
        <w:t xml:space="preserve"> </w:t>
      </w:r>
      <w:proofErr w:type="spellStart"/>
      <w:r w:rsidR="006D078C">
        <w:t>consisnt</w:t>
      </w:r>
      <w:proofErr w:type="spellEnd"/>
      <w:r w:rsidR="006D078C">
        <w:t xml:space="preserve"> of a varying number of 2 to 20 single unit clusters and </w:t>
      </w:r>
      <w:r w:rsidR="00547A90">
        <w:t xml:space="preserve">a multi-unit cluster. </w:t>
      </w:r>
      <w:r w:rsidR="00BB3C44">
        <w:t xml:space="preserve">The single-unit clusters lie within </w:t>
      </w:r>
      <w:r w:rsidR="00BB3C44" w:rsidRPr="00C970C2">
        <w:t xml:space="preserve">0 and 50μm </w:t>
      </w:r>
      <w:r w:rsidR="00BB3C44">
        <w:t xml:space="preserve">of </w:t>
      </w:r>
      <w:r w:rsidR="00BB3C44" w:rsidRPr="00C970C2">
        <w:t>the electrode</w:t>
      </w:r>
      <w:r w:rsidR="00614E14">
        <w:t>, their amplitude are normally distributed and scaled between 0.9 and 2 to mimic real data,</w:t>
      </w:r>
      <w:r w:rsidR="00BB3C44">
        <w:t xml:space="preserve"> and their firing rate follows </w:t>
      </w:r>
      <w:r w:rsidR="00BB3C44" w:rsidRPr="00C970C2">
        <w:t>Poisson distribution with a mean between 0.1 and 2Hz</w:t>
      </w:r>
      <w:r w:rsidR="00614E14">
        <w:t xml:space="preserve">. </w:t>
      </w:r>
      <w:r w:rsidR="00F25668">
        <w:t xml:space="preserve">The multi-unit cluster introduces complexity into the dataset. It was created through the aggregation of 20 unique neurons (thus, </w:t>
      </w:r>
      <w:r w:rsidR="006A732A">
        <w:t xml:space="preserve">different </w:t>
      </w:r>
      <w:r w:rsidR="00F25668">
        <w:t>spike shapes) within 50-140</w:t>
      </w:r>
      <w:r w:rsidR="00F25668" w:rsidRPr="00C970C2">
        <w:t xml:space="preserve">μm </w:t>
      </w:r>
      <w:r w:rsidR="00F25668">
        <w:t xml:space="preserve">of </w:t>
      </w:r>
      <w:r w:rsidR="00F25668" w:rsidRPr="00C970C2">
        <w:t>the electrode</w:t>
      </w:r>
      <w:r w:rsidR="00F25668">
        <w:t xml:space="preserve">, their amplitude was fixed to 0.5 with a collective firing rate of 5Hz (while each unique neuron </w:t>
      </w:r>
      <w:r w:rsidR="00C7220B">
        <w:t xml:space="preserve">fires at 0.25 Hz under an independent Poisson process). </w:t>
      </w:r>
      <w:r w:rsidR="00614E14">
        <w:t>Spikes never overlap in time, it was ensured that spikes have a time separation of at least 0.3ms.</w:t>
      </w:r>
      <w:r w:rsidR="00A32413">
        <w:t xml:space="preserve"> </w:t>
      </w:r>
      <w:r w:rsidR="007F1454">
        <w:t xml:space="preserve">Each individual cluster count has 5 independent </w:t>
      </w:r>
      <w:r w:rsidR="00212256">
        <w:t xml:space="preserve">datasets, meaning that there are 5 datasets with 2 single unit cluster, 5 with 3 single unit clusters and so on. </w:t>
      </w:r>
      <w:r w:rsidR="00526281">
        <w:t xml:space="preserve">Each of these synthetic datasets carries with it a set of ground truth labels. This allows for the evaluation of performance using external metrics as well.  </w:t>
      </w:r>
    </w:p>
    <w:p w14:paraId="0740F615" w14:textId="363883CE" w:rsidR="00284D80" w:rsidRDefault="00284D80" w:rsidP="00284D80">
      <w:pPr>
        <w:tabs>
          <w:tab w:val="left" w:pos="216"/>
        </w:tabs>
        <w:spacing w:after="0"/>
      </w:pPr>
    </w:p>
    <w:p w14:paraId="58F1A2B0" w14:textId="1570DEA1" w:rsidR="00A32413" w:rsidRPr="00C970C2" w:rsidRDefault="00A32413" w:rsidP="00284D80">
      <w:pPr>
        <w:tabs>
          <w:tab w:val="left" w:pos="216"/>
        </w:tabs>
        <w:spacing w:after="0"/>
      </w:pPr>
      <w:r>
        <w:t xml:space="preserve">A detailed comparison of the methods was made. Four representative simulations have been chosen </w:t>
      </w:r>
      <w:r w:rsidR="00551CF3">
        <w:t>for their variety in cluster count from the 95 datasets</w:t>
      </w:r>
      <w:r>
        <w:t xml:space="preserve"> </w:t>
      </w:r>
      <w:r w:rsidR="00551CF3">
        <w:t xml:space="preserve">allowing for the </w:t>
      </w:r>
      <w:r w:rsidR="000E419A">
        <w:t xml:space="preserve">performance </w:t>
      </w:r>
      <w:r w:rsidR="00551CF3">
        <w:t>evaluation of feature extraction</w:t>
      </w:r>
      <w:r w:rsidR="00A1760B">
        <w:t xml:space="preserve"> methods covering a wide range. The selected set of simulations can be viewed in Fig </w:t>
      </w:r>
      <w:r w:rsidR="00C77294">
        <w:t>1</w:t>
      </w:r>
      <w:r w:rsidR="00A1760B">
        <w:t xml:space="preserve">, PCA was used to obtain a 2-dimensional representation. </w:t>
      </w:r>
      <w:r w:rsidR="00E90DEB">
        <w:t>A short description of each of these simulations follows:</w:t>
      </w:r>
    </w:p>
    <w:p w14:paraId="62326135" w14:textId="2A38767D" w:rsidR="00F77D00" w:rsidRPr="0007590B" w:rsidRDefault="00F77D00" w:rsidP="00F77D00">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FA6FE3" w:rsidRPr="0007590B">
        <w:rPr>
          <w:rFonts w:cs="Times New Roman"/>
        </w:rPr>
        <w:t>53</w:t>
      </w:r>
      <w:r w:rsidRPr="0007590B">
        <w:rPr>
          <w:rFonts w:cs="Times New Roman"/>
        </w:rPr>
        <w:t xml:space="preserve"> (Sim</w:t>
      </w:r>
      <w:r w:rsidR="00C77294">
        <w:rPr>
          <w:rFonts w:cs="Times New Roman"/>
        </w:rPr>
        <w:t>53</w:t>
      </w:r>
      <w:r w:rsidRPr="0007590B">
        <w:rPr>
          <w:rFonts w:cs="Times New Roman"/>
        </w:rPr>
        <w:t xml:space="preserve"> - Fig </w:t>
      </w:r>
      <w:r w:rsidR="00AD126C">
        <w:rPr>
          <w:rFonts w:cs="Times New Roman"/>
        </w:rPr>
        <w:t>1</w:t>
      </w:r>
      <w:r w:rsidR="00B56CF6" w:rsidRPr="0007590B">
        <w:rPr>
          <w:rFonts w:cs="Times New Roman"/>
        </w:rPr>
        <w:t>) is composed of 4490 spikes distributed in</w:t>
      </w:r>
      <w:r w:rsidRPr="0007590B">
        <w:rPr>
          <w:rFonts w:cs="Times New Roman"/>
        </w:rPr>
        <w:t xml:space="preserve"> </w:t>
      </w:r>
      <w:r w:rsidR="00B56CF6" w:rsidRPr="0007590B">
        <w:rPr>
          <w:rFonts w:cs="Times New Roman"/>
        </w:rPr>
        <w:t>3</w:t>
      </w:r>
      <w:r w:rsidRPr="0007590B">
        <w:rPr>
          <w:rFonts w:cs="Times New Roman"/>
        </w:rPr>
        <w:t xml:space="preserve"> single-unit clusters and a multi-unit cluster (in total </w:t>
      </w:r>
      <w:r w:rsidR="00B56CF6" w:rsidRPr="0007590B">
        <w:rPr>
          <w:rFonts w:cs="Times New Roman"/>
        </w:rPr>
        <w:t>4</w:t>
      </w:r>
      <w:r w:rsidRPr="0007590B">
        <w:rPr>
          <w:rFonts w:cs="Times New Roman"/>
        </w:rPr>
        <w:t>).</w:t>
      </w:r>
      <w:r w:rsidR="00FA6FE3" w:rsidRPr="0007590B">
        <w:rPr>
          <w:rFonts w:cs="Times New Roman"/>
        </w:rPr>
        <w:t xml:space="preserve"> This dataset was used for the visualization of the impact of alignment on feature extraction.</w:t>
      </w:r>
    </w:p>
    <w:p w14:paraId="34606D7E" w14:textId="50B3FD57"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81</w:t>
      </w:r>
      <w:r w:rsidRPr="0007590B">
        <w:rPr>
          <w:rFonts w:cs="Times New Roman"/>
        </w:rPr>
        <w:t xml:space="preserve"> (Sim</w:t>
      </w:r>
      <w:r w:rsidR="00C77294">
        <w:rPr>
          <w:rFonts w:cs="Times New Roman"/>
        </w:rPr>
        <w:t>81</w:t>
      </w:r>
      <w:r w:rsidRPr="0007590B">
        <w:rPr>
          <w:rFonts w:cs="Times New Roman"/>
        </w:rPr>
        <w:t xml:space="preserve"> - Fig </w:t>
      </w:r>
      <w:r w:rsidR="00AD126C">
        <w:rPr>
          <w:rFonts w:cs="Times New Roman"/>
        </w:rPr>
        <w:t>1</w:t>
      </w:r>
      <w:r w:rsidR="00B56CF6" w:rsidRPr="0007590B">
        <w:rPr>
          <w:rFonts w:cs="Times New Roman"/>
        </w:rPr>
        <w:t>) is composed of 7937 spikes distributed in 8 single-unit clusters and a multi-unit cluster (in total 9).</w:t>
      </w:r>
    </w:p>
    <w:p w14:paraId="72553A89" w14:textId="7FBA676D"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B56CF6" w:rsidRPr="0007590B">
        <w:rPr>
          <w:rFonts w:cs="Times New Roman"/>
        </w:rPr>
        <w:t>67</w:t>
      </w:r>
      <w:r w:rsidRPr="0007590B">
        <w:rPr>
          <w:rFonts w:cs="Times New Roman"/>
        </w:rPr>
        <w:t xml:space="preserve"> (Sim</w:t>
      </w:r>
      <w:r w:rsidR="00C77294">
        <w:rPr>
          <w:rFonts w:cs="Times New Roman"/>
        </w:rPr>
        <w:t>67</w:t>
      </w:r>
      <w:r w:rsidRPr="0007590B">
        <w:rPr>
          <w:rFonts w:cs="Times New Roman"/>
        </w:rPr>
        <w:t xml:space="preserve"> - Fig </w:t>
      </w:r>
      <w:r w:rsidR="00AD126C">
        <w:rPr>
          <w:rFonts w:cs="Times New Roman"/>
        </w:rPr>
        <w:t>1</w:t>
      </w:r>
      <w:r w:rsidR="00B56CF6" w:rsidRPr="0007590B">
        <w:rPr>
          <w:rFonts w:cs="Times New Roman"/>
        </w:rPr>
        <w:t>) is composed of 11377 spikes distributed in 13 single-unit clusters and a multi-unit cluster (in total 14).</w:t>
      </w:r>
    </w:p>
    <w:p w14:paraId="4AB389B6" w14:textId="33C6E0E4" w:rsidR="00284D80" w:rsidRPr="0007590B" w:rsidRDefault="00284D80" w:rsidP="00F06F96">
      <w:pPr>
        <w:pStyle w:val="ListParagraph"/>
        <w:numPr>
          <w:ilvl w:val="0"/>
          <w:numId w:val="5"/>
        </w:numPr>
        <w:tabs>
          <w:tab w:val="left" w:pos="216"/>
        </w:tabs>
        <w:spacing w:after="0" w:line="240" w:lineRule="auto"/>
        <w:jc w:val="both"/>
        <w:rPr>
          <w:rFonts w:cs="Times New Roman"/>
        </w:rPr>
      </w:pPr>
      <w:r w:rsidRPr="0007590B">
        <w:rPr>
          <w:rFonts w:cs="Times New Roman"/>
        </w:rPr>
        <w:t xml:space="preserve">Simulation </w:t>
      </w:r>
      <w:r w:rsidR="00967B30" w:rsidRPr="0007590B">
        <w:rPr>
          <w:rFonts w:cs="Times New Roman"/>
          <w:lang w:val="en-US"/>
        </w:rPr>
        <w:t xml:space="preserve">86 </w:t>
      </w:r>
      <w:r w:rsidRPr="0007590B">
        <w:rPr>
          <w:rFonts w:cs="Times New Roman"/>
        </w:rPr>
        <w:t>(Sim</w:t>
      </w:r>
      <w:r w:rsidR="00C77294">
        <w:rPr>
          <w:rFonts w:cs="Times New Roman"/>
        </w:rPr>
        <w:t>86</w:t>
      </w:r>
      <w:r w:rsidRPr="0007590B">
        <w:rPr>
          <w:rFonts w:cs="Times New Roman"/>
        </w:rPr>
        <w:t xml:space="preserve"> - Fig </w:t>
      </w:r>
      <w:r w:rsidR="00AD126C">
        <w:rPr>
          <w:rFonts w:cs="Times New Roman"/>
        </w:rPr>
        <w:t>1</w:t>
      </w:r>
      <w:r w:rsidRPr="0007590B">
        <w:rPr>
          <w:rFonts w:cs="Times New Roman"/>
        </w:rPr>
        <w:t>)</w:t>
      </w:r>
      <w:r w:rsidR="00B56CF6" w:rsidRPr="0007590B">
        <w:rPr>
          <w:rFonts w:cs="Times New Roman"/>
        </w:rPr>
        <w:t xml:space="preserve"> is composed of </w:t>
      </w:r>
      <w:r w:rsidR="00967B30" w:rsidRPr="0007590B">
        <w:rPr>
          <w:rFonts w:cs="Times New Roman"/>
        </w:rPr>
        <w:t>13847</w:t>
      </w:r>
      <w:r w:rsidR="00B56CF6" w:rsidRPr="0007590B">
        <w:rPr>
          <w:rFonts w:cs="Times New Roman"/>
        </w:rPr>
        <w:t xml:space="preserve"> spikes distributed in 18 single-unit clusters and a multi-unit cluster (in total 19)</w:t>
      </w:r>
      <w:r w:rsidRPr="0007590B">
        <w:rPr>
          <w:rFonts w:cs="Times New Roman"/>
        </w:rPr>
        <w:t>.</w:t>
      </w:r>
    </w:p>
    <w:p w14:paraId="41119D3F" w14:textId="786BD213" w:rsidR="00284D80" w:rsidRDefault="00284D80" w:rsidP="00284D80">
      <w:pPr>
        <w:tabs>
          <w:tab w:val="left" w:pos="216"/>
        </w:tabs>
        <w:spacing w:after="0"/>
      </w:pPr>
    </w:p>
    <w:p w14:paraId="79855490" w14:textId="0C644BCE" w:rsidR="00284D80" w:rsidRPr="00C970C2" w:rsidRDefault="00F77D00" w:rsidP="00284D80">
      <w:pPr>
        <w:tabs>
          <w:tab w:val="left" w:pos="216"/>
        </w:tabs>
        <w:spacing w:after="0"/>
      </w:pPr>
      <w:r>
        <w:t xml:space="preserve">A general comparison of the methods was also made, where all 95 datasets have been </w:t>
      </w:r>
      <w:r w:rsidR="00A1760B">
        <w:t>analyzed</w:t>
      </w:r>
      <w:r>
        <w:t xml:space="preserve">. </w:t>
      </w:r>
    </w:p>
    <w:p w14:paraId="0B0A05DC" w14:textId="4F14A8E6" w:rsidR="00284D80" w:rsidRPr="00C970C2" w:rsidRDefault="00BE1C37" w:rsidP="00284D80">
      <w:pPr>
        <w:pStyle w:val="MDPI52figure"/>
        <w:spacing w:before="0" w:after="0" w:line="480" w:lineRule="auto"/>
        <w:jc w:val="left"/>
        <w:rPr>
          <w:rFonts w:ascii="Times New Roman" w:eastAsia="Palatino Linotype" w:hAnsi="Times New Roman"/>
        </w:rPr>
      </w:pPr>
      <w:r>
        <w:rPr>
          <w:rFonts w:ascii="Times New Roman" w:eastAsia="Palatino Linotype" w:hAnsi="Times New Roman"/>
          <w:noProof/>
          <w:lang w:eastAsia="en-US" w:bidi="ar-SA"/>
        </w:rPr>
        <w:lastRenderedPageBreak/>
        <w:pict w14:anchorId="113E6DE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361.05pt">
            <v:imagedata r:id="rId6" o:title="drawing"/>
          </v:shape>
        </w:pict>
      </w:r>
    </w:p>
    <w:p w14:paraId="1A8F91FB" w14:textId="0D05DC4F"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sidR="00AD126C">
        <w:rPr>
          <w:rFonts w:ascii="Times New Roman" w:eastAsia="Palatino Linotype" w:hAnsi="Times New Roman"/>
          <w:b/>
        </w:rPr>
        <w:t>1</w:t>
      </w:r>
      <w:r w:rsidRPr="00C970C2">
        <w:rPr>
          <w:rFonts w:ascii="Times New Roman" w:eastAsia="Palatino Linotype" w:hAnsi="Times New Roman"/>
          <w:b/>
        </w:rPr>
        <w:t xml:space="preserve">. </w:t>
      </w:r>
      <w:r w:rsidR="00044E18">
        <w:rPr>
          <w:rFonts w:ascii="Times New Roman" w:eastAsia="Palatino Linotype" w:hAnsi="Times New Roman"/>
          <w:b/>
        </w:rPr>
        <w:t>Synthetic datasets presented with PCA and ground truth labels</w:t>
      </w:r>
      <w:r>
        <w:rPr>
          <w:rFonts w:ascii="Times New Roman" w:eastAsia="Palatino Linotype" w:hAnsi="Times New Roman"/>
          <w:b/>
        </w:rPr>
        <w:t xml:space="preserve">. </w:t>
      </w:r>
      <w:r w:rsidR="00044E18">
        <w:rPr>
          <w:rFonts w:ascii="Times New Roman" w:eastAsia="Palatino Linotype" w:hAnsi="Times New Roman"/>
        </w:rPr>
        <w:t>Four different simulations were reduced to a 2-dimensional space using PCA</w:t>
      </w:r>
      <w:r w:rsidR="00946FAC">
        <w:rPr>
          <w:rFonts w:ascii="Times New Roman" w:eastAsia="Palatino Linotype" w:hAnsi="Times New Roman"/>
        </w:rPr>
        <w:t>. T</w:t>
      </w:r>
      <w:r w:rsidRPr="00C970C2">
        <w:rPr>
          <w:rFonts w:ascii="Times New Roman" w:eastAsia="Palatino Linotype" w:hAnsi="Times New Roman"/>
        </w:rPr>
        <w:t xml:space="preserve">he colors represent the </w:t>
      </w:r>
      <w:r w:rsidR="005865D7">
        <w:rPr>
          <w:rFonts w:ascii="Times New Roman" w:eastAsia="Palatino Linotype" w:hAnsi="Times New Roman"/>
        </w:rPr>
        <w:t>true clusters</w:t>
      </w:r>
      <w:r w:rsidR="00946FAC">
        <w:rPr>
          <w:rFonts w:ascii="Times New Roman" w:eastAsia="Palatino Linotype" w:hAnsi="Times New Roman"/>
        </w:rPr>
        <w:t xml:space="preserve"> indicating that PCA is unable to find a set of features that offer cluster </w:t>
      </w:r>
      <w:proofErr w:type="spellStart"/>
      <w:r w:rsidR="00946FAC">
        <w:rPr>
          <w:rFonts w:ascii="Times New Roman" w:eastAsia="Palatino Linotype" w:hAnsi="Times New Roman"/>
        </w:rPr>
        <w:t>separability</w:t>
      </w:r>
      <w:proofErr w:type="spellEnd"/>
      <w:r w:rsidRPr="00C970C2">
        <w:rPr>
          <w:rFonts w:ascii="Times New Roman" w:eastAsia="Palatino Linotype" w:hAnsi="Times New Roman"/>
        </w:rPr>
        <w:t>.</w:t>
      </w:r>
    </w:p>
    <w:p w14:paraId="253786E3" w14:textId="4B25B12B" w:rsidR="00FF44D9" w:rsidRDefault="00FF44D9" w:rsidP="00FF44D9"/>
    <w:p w14:paraId="5E3E7BBE" w14:textId="5975B3D0" w:rsidR="00FF44D9" w:rsidRPr="00284D80" w:rsidRDefault="00EF11C5" w:rsidP="00FF44D9">
      <w:pPr>
        <w:pStyle w:val="Heading2"/>
      </w:pPr>
      <w:r>
        <w:rPr>
          <w:rStyle w:val="Heading3Char"/>
          <w:sz w:val="32"/>
          <w:szCs w:val="32"/>
        </w:rPr>
        <w:t>Data p</w:t>
      </w:r>
      <w:r w:rsidR="00FF44D9" w:rsidRPr="00284D80">
        <w:rPr>
          <w:rStyle w:val="Heading3Char"/>
          <w:sz w:val="32"/>
          <w:szCs w:val="32"/>
        </w:rPr>
        <w:t>reprocessing</w:t>
      </w:r>
    </w:p>
    <w:p w14:paraId="7143B6F2" w14:textId="27D3CE59" w:rsidR="00523130" w:rsidRDefault="00523130" w:rsidP="00FF44D9">
      <w:pPr>
        <w:tabs>
          <w:tab w:val="left" w:pos="216"/>
        </w:tabs>
        <w:spacing w:after="0"/>
      </w:pPr>
      <w:r>
        <w:t xml:space="preserve">The spikes obtained from these datasets have went through a preprocessing </w:t>
      </w:r>
      <w:r w:rsidR="00927459">
        <w:t xml:space="preserve">before applying </w:t>
      </w:r>
      <w:r w:rsidR="006F368F">
        <w:t xml:space="preserve">the feature extraction methods. </w:t>
      </w:r>
      <w:r w:rsidR="007D69E0">
        <w:t>Alignment of spikes to their amplitude</w:t>
      </w:r>
      <w:r w:rsidR="00500947">
        <w:t xml:space="preserve"> can help in the separation of clusters by feature extraction methods. </w:t>
      </w:r>
      <w:r w:rsidR="00611A4C">
        <w:t>The result of this process is present</w:t>
      </w:r>
      <w:r w:rsidR="004F7F20">
        <w:t>ed</w:t>
      </w:r>
      <w:r w:rsidR="00611A4C">
        <w:t xml:space="preserve"> in Fig </w:t>
      </w:r>
      <w:r w:rsidR="00C77294">
        <w:t>2</w:t>
      </w:r>
      <w:r w:rsidR="00CA5ECB">
        <w:t xml:space="preserve"> where the effect on the spikes and on the PCA transformation of the spikes can be viewed</w:t>
      </w:r>
      <w:r w:rsidR="00611A4C">
        <w:t xml:space="preserve">. </w:t>
      </w:r>
      <w:r w:rsidR="00500947">
        <w:t>The following formula was applied:</w:t>
      </w:r>
    </w:p>
    <w:p w14:paraId="03EEE249" w14:textId="7D8425DA" w:rsidR="00FF44D9" w:rsidRPr="00CE63CB" w:rsidRDefault="00BD525F" w:rsidP="00FF44D9">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_start</m:t>
                  </m:r>
                </m:e>
                <m:sub>
                  <m:r>
                    <w:rPr>
                      <w:rFonts w:ascii="Cambria Math" w:hAnsi="Cambria Math"/>
                    </w:rPr>
                    <m:t>spike</m:t>
                  </m:r>
                </m:sub>
              </m:sSub>
              <m:r>
                <w:rPr>
                  <w:rFonts w:ascii="Cambria Math" w:hAnsi="Cambria Math"/>
                </w:rPr>
                <m:t>= old</m:t>
              </m:r>
              <m:sSub>
                <m:sSubPr>
                  <m:ctrlPr>
                    <w:rPr>
                      <w:rFonts w:ascii="Cambria Math" w:hAnsi="Cambria Math"/>
                      <w:i/>
                    </w:rPr>
                  </m:ctrlPr>
                </m:sSubPr>
                <m:e>
                  <m:r>
                    <w:rPr>
                      <w:rFonts w:ascii="Cambria Math" w:hAnsi="Cambria Math"/>
                    </w:rPr>
                    <m:t>_start</m:t>
                  </m:r>
                </m:e>
                <m:sub>
                  <m:r>
                    <w:rPr>
                      <w:rFonts w:ascii="Cambria Math" w:hAnsi="Cambria Math"/>
                    </w:rPr>
                    <m:t>spike</m:t>
                  </m:r>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7E6BAC4F" w14:textId="77777777" w:rsidR="00FF44D9" w:rsidRPr="00C970C2" w:rsidRDefault="00FF44D9" w:rsidP="00FF44D9">
      <w:pPr>
        <w:tabs>
          <w:tab w:val="left" w:pos="216"/>
        </w:tabs>
        <w:spacing w:after="0"/>
      </w:pPr>
    </w:p>
    <w:p w14:paraId="03BE4FD5" w14:textId="7203BABA" w:rsidR="00FF44D9" w:rsidRPr="00C970C2" w:rsidRDefault="004D4CBC" w:rsidP="00FF44D9">
      <w:pPr>
        <w:tabs>
          <w:tab w:val="left" w:pos="216"/>
        </w:tabs>
        <w:spacing w:after="0"/>
      </w:pPr>
      <w:r>
        <w:t xml:space="preserve">Here, </w:t>
      </w:r>
      <w:proofErr w:type="spellStart"/>
      <w:r>
        <w:rPr>
          <w:i/>
          <w:iCs/>
        </w:rPr>
        <w:t>old</w:t>
      </w:r>
      <w:r w:rsidR="00FF44D9" w:rsidRPr="00C970C2">
        <w:rPr>
          <w:i/>
          <w:iCs/>
        </w:rPr>
        <w:t>_start</w:t>
      </w:r>
      <w:proofErr w:type="spellEnd"/>
      <w:r w:rsidR="00FF44D9" w:rsidRPr="00C970C2">
        <w:t xml:space="preserve"> and </w:t>
      </w:r>
      <w:proofErr w:type="spellStart"/>
      <w:r>
        <w:rPr>
          <w:i/>
          <w:iCs/>
        </w:rPr>
        <w:t>start</w:t>
      </w:r>
      <w:r w:rsidR="00FF44D9" w:rsidRPr="00C970C2">
        <w:rPr>
          <w:i/>
          <w:iCs/>
        </w:rPr>
        <w:t>_start</w:t>
      </w:r>
      <w:proofErr w:type="spellEnd"/>
      <w:r w:rsidR="00FF44D9" w:rsidRPr="00C970C2">
        <w:t xml:space="preserve"> </w:t>
      </w:r>
      <w:r>
        <w:t>denote the original and shifted start positions of each spike segment, respectively</w:t>
      </w:r>
      <w:r w:rsidR="00510147">
        <w:t xml:space="preserve">, </w:t>
      </w:r>
      <w:r w:rsidR="00FF44D9" w:rsidRPr="00C970C2">
        <w:rPr>
          <w:i/>
          <w:iCs/>
        </w:rPr>
        <w:t>index</w:t>
      </w:r>
      <w:r w:rsidR="00FF44D9" w:rsidRPr="00C970C2">
        <w:t xml:space="preserve"> represents the </w:t>
      </w:r>
      <w:r w:rsidR="00510147">
        <w:t>target position</w:t>
      </w:r>
      <w:r w:rsidR="00FF44D9" w:rsidRPr="00C970C2">
        <w:t xml:space="preserve"> </w:t>
      </w:r>
      <w:r w:rsidR="00A64435">
        <w:t xml:space="preserve">(amplitude) </w:t>
      </w:r>
      <w:r w:rsidR="00FF44D9" w:rsidRPr="00C970C2">
        <w:t>to which all spikes will be shifted</w:t>
      </w:r>
      <w:r w:rsidR="00651104">
        <w:t xml:space="preserve">, and </w:t>
      </w:r>
      <w:r w:rsidR="00FF44D9" w:rsidRPr="00C970C2">
        <w:rPr>
          <w:i/>
          <w:iCs/>
        </w:rPr>
        <w:t>peak</w:t>
      </w:r>
      <w:r w:rsidR="00FF44D9" w:rsidRPr="00C970C2">
        <w:t xml:space="preserve"> represents the </w:t>
      </w:r>
      <w:r w:rsidR="00D7416E">
        <w:t>position</w:t>
      </w:r>
      <w:r w:rsidR="00FF44D9" w:rsidRPr="00C970C2">
        <w:t xml:space="preserve"> at which the desired point of reference (typically, the peak) is found. </w:t>
      </w:r>
      <w:r w:rsidR="00ED70E8">
        <w:t xml:space="preserve">Thus, all spikes have been shifted such that the amplitude, or maximum peak, can be found </w:t>
      </w:r>
      <w:r w:rsidR="00ED70E8">
        <w:lastRenderedPageBreak/>
        <w:t xml:space="preserve">at a given index. </w:t>
      </w:r>
      <w:r w:rsidR="00C20DB1">
        <w:t>This</w:t>
      </w:r>
      <w:r w:rsidR="00FF44D9" w:rsidRPr="00C970C2">
        <w:t xml:space="preserve"> formula </w:t>
      </w:r>
      <w:r w:rsidR="00497D4E">
        <w:t>allows for</w:t>
      </w:r>
      <w:r w:rsidR="00FF44D9" w:rsidRPr="00C970C2">
        <w:t xml:space="preserve"> the alignment of any point of reference, such as the minimum peak </w:t>
      </w:r>
      <w:r w:rsidR="00FF44D9">
        <w:fldChar w:fldCharType="begin"/>
      </w:r>
      <w:r w:rsidR="002A12EA">
        <w:instrText xml:space="preserve"> ADDIN ZOTERO_ITEM CSL_CITATION {"citationID":"OLes9rht","properties":{"formattedCitation":"(74)","plainCitation":"(74)","noteIndex":0},"citationItems":[{"id":348,"uris":["http://zotero.org/users/8619560/items/DU8Z3RC9"],"itemData":{"id":348,"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rsidR="00FF44D9">
        <w:fldChar w:fldCharType="separate"/>
      </w:r>
      <w:r w:rsidR="002A12EA" w:rsidRPr="002A12EA">
        <w:t>(74)</w:t>
      </w:r>
      <w:r w:rsidR="00FF44D9">
        <w:fldChar w:fldCharType="end"/>
      </w:r>
      <w:r w:rsidR="000D6720">
        <w:t xml:space="preserve">, to any </w:t>
      </w:r>
      <w:r w:rsidR="003F69AA">
        <w:t>chosen position</w:t>
      </w:r>
      <w:r w:rsidR="00FF44D9" w:rsidRPr="00C970C2">
        <w:t>.</w:t>
      </w:r>
      <w:r w:rsidR="00FF44D9">
        <w:t xml:space="preserve"> </w:t>
      </w:r>
    </w:p>
    <w:p w14:paraId="0E56304F" w14:textId="5B538776" w:rsidR="00FF44D9" w:rsidRDefault="00FF44D9" w:rsidP="00FF44D9">
      <w:pPr>
        <w:pStyle w:val="MDPI31text"/>
        <w:spacing w:line="480" w:lineRule="auto"/>
        <w:ind w:left="0" w:firstLine="0"/>
        <w:rPr>
          <w:rFonts w:ascii="Times New Roman" w:eastAsia="Palatino Linotype" w:hAnsi="Times New Roman"/>
          <w:noProof/>
          <w:lang w:eastAsia="en-US" w:bidi="ar-SA"/>
        </w:rPr>
      </w:pPr>
    </w:p>
    <w:p w14:paraId="1B87FA2D" w14:textId="46CA6EFE" w:rsidR="00FF44D9" w:rsidRPr="00C970C2" w:rsidRDefault="00231142" w:rsidP="00FF44D9">
      <w:pPr>
        <w:pStyle w:val="MDPI31text"/>
        <w:spacing w:line="480" w:lineRule="auto"/>
        <w:ind w:left="0" w:firstLine="0"/>
        <w:rPr>
          <w:rFonts w:ascii="Times New Roman" w:hAnsi="Times New Roman"/>
          <w:noProof/>
        </w:rPr>
      </w:pPr>
      <w:r>
        <w:rPr>
          <w:rFonts w:ascii="Times New Roman" w:eastAsia="Palatino Linotype" w:hAnsi="Times New Roman"/>
          <w:noProof/>
          <w:lang w:eastAsia="en-US" w:bidi="ar-SA"/>
        </w:rPr>
        <w:drawing>
          <wp:inline distT="0" distB="0" distL="0" distR="0" wp14:anchorId="2C6111FC" wp14:editId="5F10DAB7">
            <wp:extent cx="5937885" cy="4584065"/>
            <wp:effectExtent l="0" t="0" r="5715" b="6985"/>
            <wp:docPr id="409481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hqprint">
                      <a:extLst>
                        <a:ext uri="{28A0092B-C50C-407E-A947-70E740481C1C}">
                          <a14:useLocalDpi xmlns:a14="http://schemas.microsoft.com/office/drawing/2010/main" val="0"/>
                        </a:ext>
                      </a:extLst>
                    </a:blip>
                    <a:srcRect/>
                    <a:stretch>
                      <a:fillRect/>
                    </a:stretch>
                  </pic:blipFill>
                  <pic:spPr bwMode="auto">
                    <a:xfrm>
                      <a:off x="0" y="0"/>
                      <a:ext cx="5937885" cy="4584065"/>
                    </a:xfrm>
                    <a:prstGeom prst="rect">
                      <a:avLst/>
                    </a:prstGeom>
                    <a:noFill/>
                    <a:ln>
                      <a:noFill/>
                    </a:ln>
                  </pic:spPr>
                </pic:pic>
              </a:graphicData>
            </a:graphic>
          </wp:inline>
        </w:drawing>
      </w:r>
    </w:p>
    <w:p w14:paraId="4A956205" w14:textId="229DCD69" w:rsidR="00FF44D9" w:rsidRPr="00C970C2" w:rsidRDefault="00FF44D9" w:rsidP="00FF44D9">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Impact of alignment</w:t>
      </w:r>
      <w:r w:rsidR="00585465">
        <w:rPr>
          <w:rFonts w:ascii="Times New Roman" w:eastAsia="Palatino Linotype" w:hAnsi="Times New Roman"/>
          <w:b/>
        </w:rPr>
        <w:t xml:space="preserve"> </w:t>
      </w:r>
      <w:r w:rsidR="00585465" w:rsidRPr="00585465">
        <w:rPr>
          <w:rFonts w:ascii="Times New Roman" w:eastAsia="Palatino Linotype" w:hAnsi="Times New Roman"/>
          <w:b/>
          <w:bCs/>
        </w:rPr>
        <w:t>on Sim53</w:t>
      </w:r>
      <w:r>
        <w:rPr>
          <w:rFonts w:ascii="Times New Roman" w:eastAsia="Palatino Linotype" w:hAnsi="Times New Roman"/>
          <w:b/>
        </w:rPr>
        <w:t xml:space="preserve">. </w:t>
      </w:r>
      <w:r w:rsidR="00585465">
        <w:rPr>
          <w:rFonts w:ascii="Times New Roman" w:eastAsia="Palatino Linotype" w:hAnsi="Times New Roman"/>
        </w:rPr>
        <w:t>The top row presents the impact of alignment on the spikes themselves, while the bottom row presents the impact of alignment on the PCA features</w:t>
      </w:r>
      <w:r w:rsidRPr="00C970C2">
        <w:rPr>
          <w:rFonts w:ascii="Times New Roman" w:eastAsia="Palatino Linotype" w:hAnsi="Times New Roman"/>
        </w:rPr>
        <w:t xml:space="preserve">. The white cluster is kept together </w:t>
      </w:r>
      <w:r w:rsidR="00DF0C55">
        <w:rPr>
          <w:rFonts w:ascii="Times New Roman" w:eastAsia="Palatino Linotype" w:hAnsi="Times New Roman"/>
        </w:rPr>
        <w:t>and the green cluster is now separated from the white cluster</w:t>
      </w:r>
      <w:r w:rsidRPr="00C970C2">
        <w:rPr>
          <w:rFonts w:ascii="Times New Roman" w:eastAsia="Palatino Linotype" w:hAnsi="Times New Roman"/>
        </w:rPr>
        <w:t xml:space="preserve">. </w:t>
      </w:r>
    </w:p>
    <w:p w14:paraId="5FDE3334" w14:textId="77777777" w:rsidR="00FF44D9" w:rsidRDefault="00FF44D9" w:rsidP="00FF44D9">
      <w:pPr>
        <w:spacing w:after="0"/>
        <w:rPr>
          <w:b/>
          <w:bCs/>
        </w:rPr>
      </w:pPr>
    </w:p>
    <w:p w14:paraId="6A5F467A" w14:textId="77777777" w:rsidR="00FF44D9" w:rsidRPr="00C970C2" w:rsidRDefault="00FF44D9" w:rsidP="00FF44D9">
      <w:pPr>
        <w:spacing w:after="0"/>
        <w:rPr>
          <w:b/>
          <w:bCs/>
        </w:rPr>
      </w:pPr>
    </w:p>
    <w:p w14:paraId="2B6D8FEF" w14:textId="77777777" w:rsidR="00FF44D9" w:rsidRPr="0003194F" w:rsidRDefault="00FF44D9" w:rsidP="00284D80">
      <w:pPr>
        <w:tabs>
          <w:tab w:val="left" w:pos="216"/>
        </w:tabs>
        <w:spacing w:after="0"/>
      </w:pPr>
    </w:p>
    <w:p w14:paraId="428DF197" w14:textId="33CDA4F1" w:rsidR="00FF30DF" w:rsidRDefault="00FF30DF" w:rsidP="00FF30DF">
      <w:pPr>
        <w:pStyle w:val="Heading1"/>
      </w:pPr>
      <w:r>
        <w:t>Results</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lastRenderedPageBreak/>
        <w:t>Performance</w:t>
      </w:r>
      <w:r w:rsidRPr="00CE63CB">
        <w:rPr>
          <w:rStyle w:val="Heading2Char"/>
        </w:rPr>
        <w:t xml:space="preserve"> </w:t>
      </w:r>
      <w:r>
        <w:rPr>
          <w:rStyle w:val="Heading2Char"/>
        </w:rPr>
        <w:t>e</w:t>
      </w:r>
      <w:r w:rsidRPr="00CE63CB">
        <w:rPr>
          <w:rStyle w:val="Heading2Char"/>
        </w:rPr>
        <w:t>valuation</w:t>
      </w:r>
    </w:p>
    <w:p w14:paraId="60728A0A" w14:textId="2095AEB1"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008C5DAF">
        <w:rPr>
          <w:rStyle w:val="Heading3Char"/>
        </w:rPr>
        <w:t>valuation</w:t>
      </w:r>
    </w:p>
    <w:p w14:paraId="5BF5A3DD" w14:textId="2CD94FA0" w:rsidR="00CB0B2F" w:rsidRDefault="009947EE" w:rsidP="00C51096">
      <w:pPr>
        <w:tabs>
          <w:tab w:val="left" w:pos="216"/>
        </w:tabs>
        <w:spacing w:after="0"/>
        <w:rPr>
          <w:rFonts w:eastAsia="Palatino Linotype"/>
        </w:rPr>
      </w:pPr>
      <w:r>
        <w:rPr>
          <w:rFonts w:eastAsia="Palatino Linotype"/>
        </w:rPr>
        <w:t>The analysis starts with the four selected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Pr>
          <w:rFonts w:eastAsia="Palatino Linotype"/>
        </w:rPr>
        <w:t xml:space="preserve">. All feature extraction algorithms have been run on each </w:t>
      </w:r>
      <w:r w:rsidR="00CB0B2F">
        <w:rPr>
          <w:rFonts w:eastAsia="Palatino Linotype"/>
        </w:rPr>
        <w:t xml:space="preserve">of these four datasets. </w:t>
      </w:r>
      <w:r w:rsidR="001F3E08">
        <w:rPr>
          <w:rFonts w:eastAsia="Palatino Linotype"/>
        </w:rPr>
        <w:t xml:space="preserve">This analysis allows for the assessment of performance of the feature extraction methods for varying numbers of clusters. </w:t>
      </w:r>
    </w:p>
    <w:p w14:paraId="27D087B7" w14:textId="77777777" w:rsidR="00C51096" w:rsidRPr="00C51096" w:rsidRDefault="00C51096" w:rsidP="00C51096">
      <w:pPr>
        <w:tabs>
          <w:tab w:val="left" w:pos="216"/>
        </w:tabs>
        <w:spacing w:after="0"/>
        <w:rPr>
          <w:rFonts w:eastAsia="Palatino Linotype"/>
        </w:rPr>
      </w:pPr>
    </w:p>
    <w:p w14:paraId="40634AE6" w14:textId="4AD40FE9" w:rsidR="006C6FA0" w:rsidRDefault="00D67DF3" w:rsidP="00CB0B2F">
      <w:r>
        <w:t>T</w:t>
      </w:r>
      <w:r w:rsidR="001A344F">
        <w:t xml:space="preserve">he analysis of the feature extraction methods on the Sim53 dataset which contains only 4 clusters indicates that </w:t>
      </w:r>
      <w:r>
        <w:t xml:space="preserve">linear feature extraction methods, although extensively used in spike sorting, are not capable of capturing the inherent complexities of neural data. </w:t>
      </w:r>
      <w:r w:rsidR="003F601F">
        <w:t xml:space="preserve">This can be seen particularly in the scores obtained from the perspective of external metrics in Table &lt;X&gt;. </w:t>
      </w:r>
      <w:r w:rsidR="006C6FA0">
        <w:t>Non-linear m</w:t>
      </w:r>
      <w:r w:rsidR="00F33F3E">
        <w:t xml:space="preserve">ethods do not fare better either. The SOM manages to obtain the lowest scores across all metrics, while KPCA is on par with its linear version. </w:t>
      </w:r>
    </w:p>
    <w:p w14:paraId="7BEA80B4" w14:textId="4AE6636F" w:rsidR="00CB0B2F" w:rsidRPr="00CB0B2F" w:rsidRDefault="00690DDA" w:rsidP="00CB0B2F">
      <w:r>
        <w:t xml:space="preserve">Regarding non-linear manifold methods, </w:t>
      </w:r>
      <w:r w:rsidR="001A344F">
        <w:t xml:space="preserve">LLE and MLLE are the best performing algorithms from the perspective of the external metrics. </w:t>
      </w:r>
      <w:r w:rsidR="00DD488C">
        <w:t xml:space="preserve">Diffusion Map obtains the best results when considering the SS and DBS metric indicating that it creates the most dense and well-separated clusters. However, by comparing the results presented in Table &lt;X&gt; and Fig &lt;X&gt;, it is clear that Diffusion Map tends to </w:t>
      </w:r>
      <w:r w:rsidR="00397F92">
        <w:t xml:space="preserve">create a feature space where the points are extremely dense. The internal metrics correctly evaluate that this would indeed be an easily separable space, and this is confirmed by the external metrics which show that the true clusters are actually correctly identified through the feature space created by Diffusion Map. </w:t>
      </w:r>
      <w:r w:rsidR="00A849AA">
        <w:t xml:space="preserve">Another great competitor for this dataset is UMAP which obtains high scores for all the metrics. </w:t>
      </w:r>
    </w:p>
    <w:p w14:paraId="4CE59BF9" w14:textId="6F1C8619" w:rsidR="00C30F31" w:rsidRDefault="00AF171D" w:rsidP="00C71B32">
      <w:r>
        <w:t xml:space="preserve">Table X – Comparison of feature extraction methods on </w:t>
      </w:r>
      <w:r w:rsidR="00C30F31">
        <w:t>Sim53</w:t>
      </w:r>
      <w:r w:rsidR="00EA11BD">
        <w:t xml:space="preserve"> (containing 4 clusters)</w:t>
      </w:r>
      <w:r>
        <w:t xml:space="preserve"> from the perspective of the six performance evaluation metrics. </w:t>
      </w:r>
      <w:r w:rsidR="00532803">
        <w:t>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3"/>
        <w:gridCol w:w="960"/>
      </w:tblGrid>
      <w:tr w:rsidR="00C30F31" w:rsidRPr="00C30F31" w14:paraId="562B6843" w14:textId="77777777" w:rsidTr="00C30F3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55D557" w14:textId="723B77CB" w:rsidR="00C30F31" w:rsidRPr="00C30F31" w:rsidRDefault="00750F43" w:rsidP="00C30F31">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00C30F31" w:rsidRPr="00C30F31">
              <w:rPr>
                <w:rFonts w:ascii="Calibri" w:hAnsi="Calibri" w:cs="Calibri"/>
                <w:color w:val="000000"/>
                <w:sz w:val="22"/>
                <w:szCs w:val="22"/>
                <w:lang w:eastAsia="en-US"/>
              </w:rPr>
              <w:t>lgorithm</w:t>
            </w:r>
          </w:p>
        </w:tc>
        <w:tc>
          <w:tcPr>
            <w:tcW w:w="960" w:type="dxa"/>
            <w:noWrap/>
            <w:hideMark/>
          </w:tcPr>
          <w:p w14:paraId="4FE64CC3"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RI</w:t>
            </w:r>
          </w:p>
        </w:tc>
        <w:tc>
          <w:tcPr>
            <w:tcW w:w="960" w:type="dxa"/>
            <w:noWrap/>
            <w:hideMark/>
          </w:tcPr>
          <w:p w14:paraId="511BACBB"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AMI</w:t>
            </w:r>
          </w:p>
        </w:tc>
        <w:tc>
          <w:tcPr>
            <w:tcW w:w="960" w:type="dxa"/>
            <w:noWrap/>
            <w:hideMark/>
          </w:tcPr>
          <w:p w14:paraId="2DBE5E3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Purity</w:t>
            </w:r>
          </w:p>
        </w:tc>
        <w:tc>
          <w:tcPr>
            <w:tcW w:w="960" w:type="dxa"/>
            <w:noWrap/>
            <w:hideMark/>
          </w:tcPr>
          <w:p w14:paraId="7B326855"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SS</w:t>
            </w:r>
          </w:p>
        </w:tc>
        <w:tc>
          <w:tcPr>
            <w:tcW w:w="960" w:type="dxa"/>
            <w:noWrap/>
            <w:hideMark/>
          </w:tcPr>
          <w:p w14:paraId="57D96FBA"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CHS</w:t>
            </w:r>
          </w:p>
        </w:tc>
        <w:tc>
          <w:tcPr>
            <w:tcW w:w="960" w:type="dxa"/>
            <w:noWrap/>
            <w:hideMark/>
          </w:tcPr>
          <w:p w14:paraId="4BA00D4F" w14:textId="77777777" w:rsidR="00C30F31" w:rsidRPr="00C30F31" w:rsidRDefault="00C30F31" w:rsidP="00C30F31">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DBS</w:t>
            </w:r>
          </w:p>
        </w:tc>
      </w:tr>
      <w:tr w:rsidR="00C30F31" w:rsidRPr="00C30F31" w14:paraId="093351BB"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4BC700"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CA</w:t>
            </w:r>
          </w:p>
        </w:tc>
        <w:tc>
          <w:tcPr>
            <w:tcW w:w="960" w:type="dxa"/>
            <w:noWrap/>
            <w:hideMark/>
          </w:tcPr>
          <w:p w14:paraId="281E44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w:t>
            </w:r>
          </w:p>
        </w:tc>
        <w:tc>
          <w:tcPr>
            <w:tcW w:w="960" w:type="dxa"/>
            <w:noWrap/>
            <w:hideMark/>
          </w:tcPr>
          <w:p w14:paraId="2C26C7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6CDB11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3</w:t>
            </w:r>
          </w:p>
        </w:tc>
        <w:tc>
          <w:tcPr>
            <w:tcW w:w="960" w:type="dxa"/>
            <w:noWrap/>
            <w:hideMark/>
          </w:tcPr>
          <w:p w14:paraId="7C0F905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5</w:t>
            </w:r>
          </w:p>
        </w:tc>
        <w:tc>
          <w:tcPr>
            <w:tcW w:w="960" w:type="dxa"/>
            <w:noWrap/>
            <w:hideMark/>
          </w:tcPr>
          <w:p w14:paraId="7C21B41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635.47</w:t>
            </w:r>
          </w:p>
        </w:tc>
        <w:tc>
          <w:tcPr>
            <w:tcW w:w="960" w:type="dxa"/>
            <w:noWrap/>
            <w:hideMark/>
          </w:tcPr>
          <w:p w14:paraId="3406F00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5</w:t>
            </w:r>
          </w:p>
        </w:tc>
      </w:tr>
      <w:tr w:rsidR="00C30F31" w:rsidRPr="00C30F31" w14:paraId="578A57CF"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0D318D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DS</w:t>
            </w:r>
          </w:p>
        </w:tc>
        <w:tc>
          <w:tcPr>
            <w:tcW w:w="960" w:type="dxa"/>
            <w:noWrap/>
            <w:hideMark/>
          </w:tcPr>
          <w:p w14:paraId="0D6D133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65</w:t>
            </w:r>
          </w:p>
        </w:tc>
        <w:tc>
          <w:tcPr>
            <w:tcW w:w="960" w:type="dxa"/>
            <w:noWrap/>
            <w:hideMark/>
          </w:tcPr>
          <w:p w14:paraId="2C875C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97</w:t>
            </w:r>
          </w:p>
        </w:tc>
        <w:tc>
          <w:tcPr>
            <w:tcW w:w="960" w:type="dxa"/>
            <w:noWrap/>
            <w:hideMark/>
          </w:tcPr>
          <w:p w14:paraId="5FE54EF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5</w:t>
            </w:r>
          </w:p>
        </w:tc>
        <w:tc>
          <w:tcPr>
            <w:tcW w:w="960" w:type="dxa"/>
            <w:noWrap/>
            <w:hideMark/>
          </w:tcPr>
          <w:p w14:paraId="7B12A3A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56</w:t>
            </w:r>
          </w:p>
        </w:tc>
        <w:tc>
          <w:tcPr>
            <w:tcW w:w="960" w:type="dxa"/>
            <w:noWrap/>
            <w:hideMark/>
          </w:tcPr>
          <w:p w14:paraId="151C52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0.06</w:t>
            </w:r>
          </w:p>
        </w:tc>
        <w:tc>
          <w:tcPr>
            <w:tcW w:w="960" w:type="dxa"/>
            <w:noWrap/>
            <w:hideMark/>
          </w:tcPr>
          <w:p w14:paraId="7A883C9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52</w:t>
            </w:r>
          </w:p>
        </w:tc>
      </w:tr>
      <w:tr w:rsidR="00C30F31" w:rsidRPr="00C30F31" w14:paraId="6468DD4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5774F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ICA</w:t>
            </w:r>
          </w:p>
        </w:tc>
        <w:tc>
          <w:tcPr>
            <w:tcW w:w="960" w:type="dxa"/>
            <w:noWrap/>
            <w:hideMark/>
          </w:tcPr>
          <w:p w14:paraId="432E2C1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1</w:t>
            </w:r>
          </w:p>
        </w:tc>
        <w:tc>
          <w:tcPr>
            <w:tcW w:w="960" w:type="dxa"/>
            <w:noWrap/>
            <w:hideMark/>
          </w:tcPr>
          <w:p w14:paraId="5D5EA04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5</w:t>
            </w:r>
          </w:p>
        </w:tc>
        <w:tc>
          <w:tcPr>
            <w:tcW w:w="960" w:type="dxa"/>
            <w:noWrap/>
            <w:hideMark/>
          </w:tcPr>
          <w:p w14:paraId="1238DFC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1</w:t>
            </w:r>
          </w:p>
        </w:tc>
        <w:tc>
          <w:tcPr>
            <w:tcW w:w="960" w:type="dxa"/>
            <w:noWrap/>
            <w:hideMark/>
          </w:tcPr>
          <w:p w14:paraId="2AEC958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9</w:t>
            </w:r>
          </w:p>
        </w:tc>
        <w:tc>
          <w:tcPr>
            <w:tcW w:w="960" w:type="dxa"/>
            <w:noWrap/>
            <w:hideMark/>
          </w:tcPr>
          <w:p w14:paraId="513223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1.126</w:t>
            </w:r>
          </w:p>
        </w:tc>
        <w:tc>
          <w:tcPr>
            <w:tcW w:w="960" w:type="dxa"/>
            <w:noWrap/>
            <w:hideMark/>
          </w:tcPr>
          <w:p w14:paraId="0B76B77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6</w:t>
            </w:r>
          </w:p>
        </w:tc>
      </w:tr>
      <w:tr w:rsidR="00C30F31" w:rsidRPr="00C30F31" w14:paraId="11FB52F9"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5FD6AC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KPCA</w:t>
            </w:r>
          </w:p>
        </w:tc>
        <w:tc>
          <w:tcPr>
            <w:tcW w:w="960" w:type="dxa"/>
            <w:noWrap/>
            <w:hideMark/>
          </w:tcPr>
          <w:p w14:paraId="05F5E51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18</w:t>
            </w:r>
          </w:p>
        </w:tc>
        <w:tc>
          <w:tcPr>
            <w:tcW w:w="960" w:type="dxa"/>
            <w:noWrap/>
            <w:hideMark/>
          </w:tcPr>
          <w:p w14:paraId="4561FE1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w:t>
            </w:r>
          </w:p>
        </w:tc>
        <w:tc>
          <w:tcPr>
            <w:tcW w:w="960" w:type="dxa"/>
            <w:noWrap/>
            <w:hideMark/>
          </w:tcPr>
          <w:p w14:paraId="5B5E942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49</w:t>
            </w:r>
          </w:p>
        </w:tc>
        <w:tc>
          <w:tcPr>
            <w:tcW w:w="960" w:type="dxa"/>
            <w:noWrap/>
            <w:hideMark/>
          </w:tcPr>
          <w:p w14:paraId="56673C9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1</w:t>
            </w:r>
          </w:p>
        </w:tc>
        <w:tc>
          <w:tcPr>
            <w:tcW w:w="960" w:type="dxa"/>
            <w:noWrap/>
            <w:hideMark/>
          </w:tcPr>
          <w:p w14:paraId="518B65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20.848</w:t>
            </w:r>
          </w:p>
        </w:tc>
        <w:tc>
          <w:tcPr>
            <w:tcW w:w="960" w:type="dxa"/>
            <w:noWrap/>
            <w:hideMark/>
          </w:tcPr>
          <w:p w14:paraId="6BC8D0B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91</w:t>
            </w:r>
          </w:p>
        </w:tc>
      </w:tr>
      <w:tr w:rsidR="00C30F31" w:rsidRPr="00C30F31" w14:paraId="7D8E0A0F"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1AADC51"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OM</w:t>
            </w:r>
          </w:p>
        </w:tc>
        <w:tc>
          <w:tcPr>
            <w:tcW w:w="960" w:type="dxa"/>
            <w:noWrap/>
            <w:hideMark/>
          </w:tcPr>
          <w:p w14:paraId="42D30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62</w:t>
            </w:r>
          </w:p>
        </w:tc>
        <w:tc>
          <w:tcPr>
            <w:tcW w:w="960" w:type="dxa"/>
            <w:noWrap/>
            <w:hideMark/>
          </w:tcPr>
          <w:p w14:paraId="341A1BA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3</w:t>
            </w:r>
          </w:p>
        </w:tc>
        <w:tc>
          <w:tcPr>
            <w:tcW w:w="960" w:type="dxa"/>
            <w:noWrap/>
            <w:hideMark/>
          </w:tcPr>
          <w:p w14:paraId="68A4DFF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837</w:t>
            </w:r>
          </w:p>
        </w:tc>
        <w:tc>
          <w:tcPr>
            <w:tcW w:w="960" w:type="dxa"/>
            <w:noWrap/>
            <w:hideMark/>
          </w:tcPr>
          <w:p w14:paraId="182FF2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025</w:t>
            </w:r>
          </w:p>
        </w:tc>
        <w:tc>
          <w:tcPr>
            <w:tcW w:w="960" w:type="dxa"/>
            <w:noWrap/>
            <w:hideMark/>
          </w:tcPr>
          <w:p w14:paraId="0274EDB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594.599</w:t>
            </w:r>
          </w:p>
        </w:tc>
        <w:tc>
          <w:tcPr>
            <w:tcW w:w="960" w:type="dxa"/>
            <w:noWrap/>
            <w:hideMark/>
          </w:tcPr>
          <w:p w14:paraId="5AD020F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6.263</w:t>
            </w:r>
          </w:p>
        </w:tc>
      </w:tr>
      <w:tr w:rsidR="00C30F31" w:rsidRPr="00C30F31" w14:paraId="0FEF6392"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D24E03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AE</w:t>
            </w:r>
          </w:p>
        </w:tc>
        <w:tc>
          <w:tcPr>
            <w:tcW w:w="960" w:type="dxa"/>
            <w:noWrap/>
            <w:hideMark/>
          </w:tcPr>
          <w:p w14:paraId="1ABAF7C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w:t>
            </w:r>
          </w:p>
        </w:tc>
        <w:tc>
          <w:tcPr>
            <w:tcW w:w="960" w:type="dxa"/>
            <w:noWrap/>
            <w:hideMark/>
          </w:tcPr>
          <w:p w14:paraId="11C1281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3A2B280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6</w:t>
            </w:r>
          </w:p>
        </w:tc>
        <w:tc>
          <w:tcPr>
            <w:tcW w:w="960" w:type="dxa"/>
            <w:noWrap/>
            <w:hideMark/>
          </w:tcPr>
          <w:p w14:paraId="24AABD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16</w:t>
            </w:r>
          </w:p>
        </w:tc>
        <w:tc>
          <w:tcPr>
            <w:tcW w:w="960" w:type="dxa"/>
            <w:noWrap/>
            <w:hideMark/>
          </w:tcPr>
          <w:p w14:paraId="4522896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39350.58</w:t>
            </w:r>
          </w:p>
        </w:tc>
        <w:tc>
          <w:tcPr>
            <w:tcW w:w="960" w:type="dxa"/>
            <w:noWrap/>
            <w:hideMark/>
          </w:tcPr>
          <w:p w14:paraId="58FD7E9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73</w:t>
            </w:r>
          </w:p>
        </w:tc>
      </w:tr>
      <w:tr w:rsidR="00C30F31" w:rsidRPr="00C30F31" w14:paraId="450D32DA"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CB884A"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LLE</w:t>
            </w:r>
          </w:p>
        </w:tc>
        <w:tc>
          <w:tcPr>
            <w:tcW w:w="960" w:type="dxa"/>
            <w:noWrap/>
            <w:hideMark/>
          </w:tcPr>
          <w:p w14:paraId="34387E3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764DC24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8</w:t>
            </w:r>
          </w:p>
        </w:tc>
        <w:tc>
          <w:tcPr>
            <w:tcW w:w="960" w:type="dxa"/>
            <w:noWrap/>
            <w:hideMark/>
          </w:tcPr>
          <w:p w14:paraId="20237C55"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1</w:t>
            </w:r>
          </w:p>
        </w:tc>
        <w:tc>
          <w:tcPr>
            <w:tcW w:w="960" w:type="dxa"/>
            <w:noWrap/>
            <w:hideMark/>
          </w:tcPr>
          <w:p w14:paraId="0C658EA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960" w:type="dxa"/>
            <w:noWrap/>
            <w:hideMark/>
          </w:tcPr>
          <w:p w14:paraId="2F1DE1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6.737</w:t>
            </w:r>
          </w:p>
        </w:tc>
        <w:tc>
          <w:tcPr>
            <w:tcW w:w="960" w:type="dxa"/>
            <w:noWrap/>
            <w:hideMark/>
          </w:tcPr>
          <w:p w14:paraId="28544CA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5</w:t>
            </w:r>
          </w:p>
        </w:tc>
      </w:tr>
      <w:tr w:rsidR="00C30F31" w:rsidRPr="00C30F31" w14:paraId="2FAB4DF1"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664B80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MLLE</w:t>
            </w:r>
          </w:p>
        </w:tc>
        <w:tc>
          <w:tcPr>
            <w:tcW w:w="960" w:type="dxa"/>
            <w:noWrap/>
            <w:hideMark/>
          </w:tcPr>
          <w:p w14:paraId="00F4AE6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45D442D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5</w:t>
            </w:r>
          </w:p>
        </w:tc>
        <w:tc>
          <w:tcPr>
            <w:tcW w:w="960" w:type="dxa"/>
            <w:noWrap/>
            <w:hideMark/>
          </w:tcPr>
          <w:p w14:paraId="7B14471B"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99</w:t>
            </w:r>
          </w:p>
        </w:tc>
        <w:tc>
          <w:tcPr>
            <w:tcW w:w="960" w:type="dxa"/>
            <w:noWrap/>
            <w:hideMark/>
          </w:tcPr>
          <w:p w14:paraId="53F8D3C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7</w:t>
            </w:r>
          </w:p>
        </w:tc>
        <w:tc>
          <w:tcPr>
            <w:tcW w:w="960" w:type="dxa"/>
            <w:noWrap/>
            <w:hideMark/>
          </w:tcPr>
          <w:p w14:paraId="0BE1C55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97.1</w:t>
            </w:r>
          </w:p>
        </w:tc>
        <w:tc>
          <w:tcPr>
            <w:tcW w:w="960" w:type="dxa"/>
            <w:noWrap/>
            <w:hideMark/>
          </w:tcPr>
          <w:p w14:paraId="6F5BCB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158</w:t>
            </w:r>
          </w:p>
        </w:tc>
      </w:tr>
      <w:tr w:rsidR="00C30F31" w:rsidRPr="00C30F31" w14:paraId="5F2B9DF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9D9E05B"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Keppler</w:t>
            </w:r>
            <w:proofErr w:type="spellEnd"/>
            <w:r w:rsidRPr="00C30F31">
              <w:rPr>
                <w:rFonts w:ascii="Calibri" w:hAnsi="Calibri" w:cs="Calibri"/>
                <w:color w:val="000000"/>
                <w:sz w:val="22"/>
                <w:szCs w:val="22"/>
                <w:lang w:eastAsia="en-US"/>
              </w:rPr>
              <w:t xml:space="preserve"> Mapper</w:t>
            </w:r>
          </w:p>
        </w:tc>
        <w:tc>
          <w:tcPr>
            <w:tcW w:w="960" w:type="dxa"/>
            <w:noWrap/>
            <w:hideMark/>
          </w:tcPr>
          <w:p w14:paraId="1680D9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22</w:t>
            </w:r>
          </w:p>
        </w:tc>
        <w:tc>
          <w:tcPr>
            <w:tcW w:w="960" w:type="dxa"/>
            <w:noWrap/>
            <w:hideMark/>
          </w:tcPr>
          <w:p w14:paraId="682B9AC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01</w:t>
            </w:r>
          </w:p>
        </w:tc>
        <w:tc>
          <w:tcPr>
            <w:tcW w:w="960" w:type="dxa"/>
            <w:noWrap/>
            <w:hideMark/>
          </w:tcPr>
          <w:p w14:paraId="6BDE0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5</w:t>
            </w:r>
          </w:p>
        </w:tc>
        <w:tc>
          <w:tcPr>
            <w:tcW w:w="960" w:type="dxa"/>
            <w:noWrap/>
            <w:hideMark/>
          </w:tcPr>
          <w:p w14:paraId="3F05C36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93</w:t>
            </w:r>
          </w:p>
        </w:tc>
        <w:tc>
          <w:tcPr>
            <w:tcW w:w="960" w:type="dxa"/>
            <w:noWrap/>
            <w:hideMark/>
          </w:tcPr>
          <w:p w14:paraId="5B2503A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65.726</w:t>
            </w:r>
          </w:p>
        </w:tc>
        <w:tc>
          <w:tcPr>
            <w:tcW w:w="960" w:type="dxa"/>
            <w:noWrap/>
            <w:hideMark/>
          </w:tcPr>
          <w:p w14:paraId="360B00D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762</w:t>
            </w:r>
          </w:p>
        </w:tc>
      </w:tr>
      <w:tr w:rsidR="00C30F31" w:rsidRPr="00C30F31" w14:paraId="314AAE9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7578AC9"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t>Isomap</w:t>
            </w:r>
            <w:proofErr w:type="spellEnd"/>
          </w:p>
        </w:tc>
        <w:tc>
          <w:tcPr>
            <w:tcW w:w="960" w:type="dxa"/>
            <w:noWrap/>
            <w:hideMark/>
          </w:tcPr>
          <w:p w14:paraId="6473FF2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6</w:t>
            </w:r>
          </w:p>
        </w:tc>
        <w:tc>
          <w:tcPr>
            <w:tcW w:w="960" w:type="dxa"/>
            <w:noWrap/>
            <w:hideMark/>
          </w:tcPr>
          <w:p w14:paraId="510FAB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97</w:t>
            </w:r>
          </w:p>
        </w:tc>
        <w:tc>
          <w:tcPr>
            <w:tcW w:w="960" w:type="dxa"/>
            <w:noWrap/>
            <w:hideMark/>
          </w:tcPr>
          <w:p w14:paraId="6131041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w:t>
            </w:r>
          </w:p>
        </w:tc>
        <w:tc>
          <w:tcPr>
            <w:tcW w:w="960" w:type="dxa"/>
            <w:noWrap/>
            <w:hideMark/>
          </w:tcPr>
          <w:p w14:paraId="3075B6E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7</w:t>
            </w:r>
          </w:p>
        </w:tc>
        <w:tc>
          <w:tcPr>
            <w:tcW w:w="960" w:type="dxa"/>
            <w:noWrap/>
            <w:hideMark/>
          </w:tcPr>
          <w:p w14:paraId="2EF579C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63.637</w:t>
            </w:r>
          </w:p>
        </w:tc>
        <w:tc>
          <w:tcPr>
            <w:tcW w:w="960" w:type="dxa"/>
            <w:noWrap/>
            <w:hideMark/>
          </w:tcPr>
          <w:p w14:paraId="1A4DAF4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87</w:t>
            </w:r>
          </w:p>
        </w:tc>
      </w:tr>
      <w:tr w:rsidR="00C30F31" w:rsidRPr="00C30F31" w14:paraId="6EF10800"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91857E8"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Spectral embedding</w:t>
            </w:r>
          </w:p>
        </w:tc>
        <w:tc>
          <w:tcPr>
            <w:tcW w:w="960" w:type="dxa"/>
            <w:noWrap/>
            <w:hideMark/>
          </w:tcPr>
          <w:p w14:paraId="55F1279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4</w:t>
            </w:r>
          </w:p>
        </w:tc>
        <w:tc>
          <w:tcPr>
            <w:tcW w:w="960" w:type="dxa"/>
            <w:noWrap/>
            <w:hideMark/>
          </w:tcPr>
          <w:p w14:paraId="1F888A3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4</w:t>
            </w:r>
          </w:p>
        </w:tc>
        <w:tc>
          <w:tcPr>
            <w:tcW w:w="960" w:type="dxa"/>
            <w:noWrap/>
            <w:hideMark/>
          </w:tcPr>
          <w:p w14:paraId="542A7EC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7D4F41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12</w:t>
            </w:r>
          </w:p>
        </w:tc>
        <w:tc>
          <w:tcPr>
            <w:tcW w:w="960" w:type="dxa"/>
            <w:noWrap/>
            <w:hideMark/>
          </w:tcPr>
          <w:p w14:paraId="649A8D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32.349</w:t>
            </w:r>
          </w:p>
        </w:tc>
        <w:tc>
          <w:tcPr>
            <w:tcW w:w="960" w:type="dxa"/>
            <w:noWrap/>
            <w:hideMark/>
          </w:tcPr>
          <w:p w14:paraId="183972A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3</w:t>
            </w:r>
          </w:p>
        </w:tc>
      </w:tr>
      <w:tr w:rsidR="00C30F31" w:rsidRPr="00C30F31" w14:paraId="400B16FE"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FCCC7D6"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t-SNE</w:t>
            </w:r>
          </w:p>
        </w:tc>
        <w:tc>
          <w:tcPr>
            <w:tcW w:w="960" w:type="dxa"/>
            <w:noWrap/>
            <w:hideMark/>
          </w:tcPr>
          <w:p w14:paraId="5E1B1C8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488</w:t>
            </w:r>
          </w:p>
        </w:tc>
        <w:tc>
          <w:tcPr>
            <w:tcW w:w="960" w:type="dxa"/>
            <w:noWrap/>
            <w:hideMark/>
          </w:tcPr>
          <w:p w14:paraId="512170C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67</w:t>
            </w:r>
          </w:p>
        </w:tc>
        <w:tc>
          <w:tcPr>
            <w:tcW w:w="960" w:type="dxa"/>
            <w:noWrap/>
            <w:hideMark/>
          </w:tcPr>
          <w:p w14:paraId="0AF176E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4</w:t>
            </w:r>
          </w:p>
        </w:tc>
        <w:tc>
          <w:tcPr>
            <w:tcW w:w="960" w:type="dxa"/>
            <w:noWrap/>
            <w:hideMark/>
          </w:tcPr>
          <w:p w14:paraId="6C6BADF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188</w:t>
            </w:r>
          </w:p>
        </w:tc>
        <w:tc>
          <w:tcPr>
            <w:tcW w:w="960" w:type="dxa"/>
            <w:noWrap/>
            <w:hideMark/>
          </w:tcPr>
          <w:p w14:paraId="79FD0CE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72.51</w:t>
            </w:r>
          </w:p>
        </w:tc>
        <w:tc>
          <w:tcPr>
            <w:tcW w:w="960" w:type="dxa"/>
            <w:noWrap/>
            <w:hideMark/>
          </w:tcPr>
          <w:p w14:paraId="7BE5F59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2.039</w:t>
            </w:r>
          </w:p>
        </w:tc>
      </w:tr>
      <w:tr w:rsidR="00C30F31" w:rsidRPr="00C30F31" w14:paraId="61CA239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47DDB3B"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Diffusion Map</w:t>
            </w:r>
          </w:p>
        </w:tc>
        <w:tc>
          <w:tcPr>
            <w:tcW w:w="960" w:type="dxa"/>
            <w:noWrap/>
            <w:hideMark/>
          </w:tcPr>
          <w:p w14:paraId="6B500873"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9</w:t>
            </w:r>
          </w:p>
        </w:tc>
        <w:tc>
          <w:tcPr>
            <w:tcW w:w="960" w:type="dxa"/>
            <w:noWrap/>
            <w:hideMark/>
          </w:tcPr>
          <w:p w14:paraId="78610F7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31</w:t>
            </w:r>
          </w:p>
        </w:tc>
        <w:tc>
          <w:tcPr>
            <w:tcW w:w="960" w:type="dxa"/>
            <w:noWrap/>
            <w:hideMark/>
          </w:tcPr>
          <w:p w14:paraId="3E9A895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4994A5D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338</w:t>
            </w:r>
          </w:p>
        </w:tc>
        <w:tc>
          <w:tcPr>
            <w:tcW w:w="960" w:type="dxa"/>
            <w:noWrap/>
            <w:hideMark/>
          </w:tcPr>
          <w:p w14:paraId="66AB79B4"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260.056</w:t>
            </w:r>
          </w:p>
        </w:tc>
        <w:tc>
          <w:tcPr>
            <w:tcW w:w="960" w:type="dxa"/>
            <w:noWrap/>
            <w:hideMark/>
          </w:tcPr>
          <w:p w14:paraId="5B68E29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C30F31">
              <w:rPr>
                <w:rFonts w:ascii="Calibri" w:hAnsi="Calibri" w:cs="Calibri"/>
                <w:b/>
                <w:color w:val="000000"/>
                <w:sz w:val="22"/>
                <w:szCs w:val="22"/>
                <w:lang w:eastAsia="en-US"/>
              </w:rPr>
              <w:t>0.981</w:t>
            </w:r>
          </w:p>
        </w:tc>
      </w:tr>
      <w:tr w:rsidR="00C30F31" w:rsidRPr="00C30F31" w14:paraId="3F2D5FD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2C3EBB7"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PHATE</w:t>
            </w:r>
          </w:p>
        </w:tc>
        <w:tc>
          <w:tcPr>
            <w:tcW w:w="960" w:type="dxa"/>
            <w:noWrap/>
            <w:hideMark/>
          </w:tcPr>
          <w:p w14:paraId="51368420"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31</w:t>
            </w:r>
          </w:p>
        </w:tc>
        <w:tc>
          <w:tcPr>
            <w:tcW w:w="960" w:type="dxa"/>
            <w:noWrap/>
            <w:hideMark/>
          </w:tcPr>
          <w:p w14:paraId="3377A5C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35</w:t>
            </w:r>
          </w:p>
        </w:tc>
        <w:tc>
          <w:tcPr>
            <w:tcW w:w="960" w:type="dxa"/>
            <w:noWrap/>
            <w:hideMark/>
          </w:tcPr>
          <w:p w14:paraId="101EA6B2"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57</w:t>
            </w:r>
          </w:p>
        </w:tc>
        <w:tc>
          <w:tcPr>
            <w:tcW w:w="960" w:type="dxa"/>
            <w:noWrap/>
            <w:hideMark/>
          </w:tcPr>
          <w:p w14:paraId="02EDBC6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2</w:t>
            </w:r>
          </w:p>
        </w:tc>
        <w:tc>
          <w:tcPr>
            <w:tcW w:w="960" w:type="dxa"/>
            <w:noWrap/>
            <w:hideMark/>
          </w:tcPr>
          <w:p w14:paraId="7560942D"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13.265</w:t>
            </w:r>
          </w:p>
        </w:tc>
        <w:tc>
          <w:tcPr>
            <w:tcW w:w="960" w:type="dxa"/>
            <w:noWrap/>
            <w:hideMark/>
          </w:tcPr>
          <w:p w14:paraId="152172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659</w:t>
            </w:r>
          </w:p>
        </w:tc>
      </w:tr>
      <w:tr w:rsidR="00C30F31" w:rsidRPr="00C30F31" w14:paraId="45C0D8C5"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C2467F" w14:textId="77777777" w:rsidR="00C30F31" w:rsidRPr="00C30F31" w:rsidRDefault="00C30F31" w:rsidP="00C30F31">
            <w:pPr>
              <w:spacing w:line="240" w:lineRule="auto"/>
              <w:jc w:val="left"/>
              <w:rPr>
                <w:rFonts w:ascii="Calibri" w:hAnsi="Calibri" w:cs="Calibri"/>
                <w:color w:val="000000"/>
                <w:sz w:val="22"/>
                <w:szCs w:val="22"/>
                <w:lang w:eastAsia="en-US"/>
              </w:rPr>
            </w:pPr>
            <w:r w:rsidRPr="00C30F31">
              <w:rPr>
                <w:rFonts w:ascii="Calibri" w:hAnsi="Calibri" w:cs="Calibri"/>
                <w:color w:val="000000"/>
                <w:sz w:val="22"/>
                <w:szCs w:val="22"/>
                <w:lang w:eastAsia="en-US"/>
              </w:rPr>
              <w:t>UMAP</w:t>
            </w:r>
          </w:p>
        </w:tc>
        <w:tc>
          <w:tcPr>
            <w:tcW w:w="960" w:type="dxa"/>
            <w:noWrap/>
            <w:hideMark/>
          </w:tcPr>
          <w:p w14:paraId="1A1740FE"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11</w:t>
            </w:r>
          </w:p>
        </w:tc>
        <w:tc>
          <w:tcPr>
            <w:tcW w:w="960" w:type="dxa"/>
            <w:noWrap/>
            <w:hideMark/>
          </w:tcPr>
          <w:p w14:paraId="0925155C"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01</w:t>
            </w:r>
          </w:p>
        </w:tc>
        <w:tc>
          <w:tcPr>
            <w:tcW w:w="960" w:type="dxa"/>
            <w:noWrap/>
            <w:hideMark/>
          </w:tcPr>
          <w:p w14:paraId="6EB1300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68</w:t>
            </w:r>
          </w:p>
        </w:tc>
        <w:tc>
          <w:tcPr>
            <w:tcW w:w="960" w:type="dxa"/>
            <w:noWrap/>
            <w:hideMark/>
          </w:tcPr>
          <w:p w14:paraId="1E8C72E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311</w:t>
            </w:r>
          </w:p>
        </w:tc>
        <w:tc>
          <w:tcPr>
            <w:tcW w:w="960" w:type="dxa"/>
            <w:noWrap/>
            <w:hideMark/>
          </w:tcPr>
          <w:p w14:paraId="0D21EE01"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383.718</w:t>
            </w:r>
          </w:p>
        </w:tc>
        <w:tc>
          <w:tcPr>
            <w:tcW w:w="960" w:type="dxa"/>
            <w:noWrap/>
            <w:hideMark/>
          </w:tcPr>
          <w:p w14:paraId="69B4522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435</w:t>
            </w:r>
          </w:p>
        </w:tc>
      </w:tr>
      <w:tr w:rsidR="00C30F31" w:rsidRPr="00C30F31" w14:paraId="60ABBB64" w14:textId="77777777" w:rsidTr="00C30F31">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48CA4C" w14:textId="77777777" w:rsidR="00C30F31" w:rsidRPr="00C30F31" w:rsidRDefault="00C30F31" w:rsidP="00C30F31">
            <w:pPr>
              <w:spacing w:line="240" w:lineRule="auto"/>
              <w:jc w:val="left"/>
              <w:rPr>
                <w:rFonts w:ascii="Calibri" w:hAnsi="Calibri" w:cs="Calibri"/>
                <w:color w:val="000000"/>
                <w:sz w:val="22"/>
                <w:szCs w:val="22"/>
                <w:lang w:eastAsia="en-US"/>
              </w:rPr>
            </w:pPr>
            <w:proofErr w:type="spellStart"/>
            <w:r w:rsidRPr="00C30F31">
              <w:rPr>
                <w:rFonts w:ascii="Calibri" w:hAnsi="Calibri" w:cs="Calibri"/>
                <w:color w:val="000000"/>
                <w:sz w:val="22"/>
                <w:szCs w:val="22"/>
                <w:lang w:eastAsia="en-US"/>
              </w:rPr>
              <w:lastRenderedPageBreak/>
              <w:t>Trimap</w:t>
            </w:r>
            <w:proofErr w:type="spellEnd"/>
          </w:p>
        </w:tc>
        <w:tc>
          <w:tcPr>
            <w:tcW w:w="960" w:type="dxa"/>
            <w:noWrap/>
            <w:hideMark/>
          </w:tcPr>
          <w:p w14:paraId="0D857917"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508</w:t>
            </w:r>
          </w:p>
        </w:tc>
        <w:tc>
          <w:tcPr>
            <w:tcW w:w="960" w:type="dxa"/>
            <w:noWrap/>
            <w:hideMark/>
          </w:tcPr>
          <w:p w14:paraId="548312AA"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716</w:t>
            </w:r>
          </w:p>
        </w:tc>
        <w:tc>
          <w:tcPr>
            <w:tcW w:w="960" w:type="dxa"/>
            <w:noWrap/>
            <w:hideMark/>
          </w:tcPr>
          <w:p w14:paraId="436FDD26"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929</w:t>
            </w:r>
          </w:p>
        </w:tc>
        <w:tc>
          <w:tcPr>
            <w:tcW w:w="960" w:type="dxa"/>
            <w:noWrap/>
            <w:hideMark/>
          </w:tcPr>
          <w:p w14:paraId="3583C908"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0.203</w:t>
            </w:r>
          </w:p>
        </w:tc>
        <w:tc>
          <w:tcPr>
            <w:tcW w:w="960" w:type="dxa"/>
            <w:noWrap/>
            <w:hideMark/>
          </w:tcPr>
          <w:p w14:paraId="1BC403A9"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17.197</w:t>
            </w:r>
          </w:p>
        </w:tc>
        <w:tc>
          <w:tcPr>
            <w:tcW w:w="960" w:type="dxa"/>
            <w:noWrap/>
            <w:hideMark/>
          </w:tcPr>
          <w:p w14:paraId="49CD365F" w14:textId="77777777" w:rsidR="00C30F31" w:rsidRPr="00C30F31" w:rsidRDefault="00C30F31" w:rsidP="00C30F31">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C30F31">
              <w:rPr>
                <w:rFonts w:ascii="Calibri" w:hAnsi="Calibri" w:cs="Calibri"/>
                <w:color w:val="000000"/>
                <w:sz w:val="22"/>
                <w:szCs w:val="22"/>
                <w:lang w:eastAsia="en-US"/>
              </w:rPr>
              <w:t>1.578</w:t>
            </w:r>
          </w:p>
        </w:tc>
      </w:tr>
    </w:tbl>
    <w:p w14:paraId="37DDE00A" w14:textId="48B01F36" w:rsidR="00C30F31" w:rsidRDefault="00C30F31" w:rsidP="00C71B32"/>
    <w:p w14:paraId="27AA2D31" w14:textId="758C8FE8" w:rsidR="00EA11BD" w:rsidRDefault="00EA11BD" w:rsidP="00C71B32"/>
    <w:p w14:paraId="2C79B46A" w14:textId="70CD3113" w:rsidR="005A2FE7" w:rsidRDefault="005A2FE7" w:rsidP="00C71B32">
      <w:r>
        <w:t>A similar trend to that of th</w:t>
      </w:r>
      <w:r w:rsidR="00CF5F74">
        <w:t>e previous dataset can be seen, where Diffusion Map</w:t>
      </w:r>
      <w:r w:rsidR="00DE4865">
        <w:t xml:space="preserve"> and UMAP have</w:t>
      </w:r>
      <w:r w:rsidR="00CF5F74">
        <w:t xml:space="preserve"> a very high performance. However, some of the algorithms diverge in their performance with the increased complexity of a higher number of clusters. </w:t>
      </w:r>
      <w:r w:rsidR="00DE4865">
        <w:t xml:space="preserve">LLE and MLLE are some of the lowest performing algorithms for the Sim81 dataset. Moreover, t-SNE, PHATE, </w:t>
      </w:r>
      <w:proofErr w:type="spellStart"/>
      <w:r w:rsidR="00DE4865">
        <w:t>TriMap</w:t>
      </w:r>
      <w:proofErr w:type="spellEnd"/>
      <w:r w:rsidR="003654F7">
        <w:t xml:space="preserve"> obtain si</w:t>
      </w:r>
      <w:r w:rsidR="006F6A73">
        <w:t>milar results to those of UMAP. This indicates that with the increased complexity of a higher number of clusters, these more complex models are able to find the intrinsic relationships between data points in order to create an embedding that truly represents the high-dimensional data.</w:t>
      </w:r>
    </w:p>
    <w:p w14:paraId="4FACA9BE" w14:textId="0B9AB220" w:rsidR="00C30F31" w:rsidRDefault="00EA11BD" w:rsidP="00C71B32">
      <w:r>
        <w:t>Table X – Comparison of feature extraction methods on Sim81 (containing 9 clusters) from the perspective of the six performance evaluation metrics. 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6D12814F"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5B6CFDB" w14:textId="4B98732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4150DEF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687BFB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30D1C81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7AF5C536"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419BA4E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B12D8C4"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525959E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9F7B70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2F36313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8</w:t>
            </w:r>
          </w:p>
        </w:tc>
        <w:tc>
          <w:tcPr>
            <w:tcW w:w="960" w:type="dxa"/>
            <w:noWrap/>
            <w:hideMark/>
          </w:tcPr>
          <w:p w14:paraId="4D0B979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4</w:t>
            </w:r>
          </w:p>
        </w:tc>
        <w:tc>
          <w:tcPr>
            <w:tcW w:w="960" w:type="dxa"/>
            <w:noWrap/>
            <w:hideMark/>
          </w:tcPr>
          <w:p w14:paraId="50C3A96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5</w:t>
            </w:r>
          </w:p>
        </w:tc>
        <w:tc>
          <w:tcPr>
            <w:tcW w:w="960" w:type="dxa"/>
            <w:noWrap/>
            <w:hideMark/>
          </w:tcPr>
          <w:p w14:paraId="7D462E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w:t>
            </w:r>
          </w:p>
        </w:tc>
        <w:tc>
          <w:tcPr>
            <w:tcW w:w="960" w:type="dxa"/>
            <w:noWrap/>
            <w:hideMark/>
          </w:tcPr>
          <w:p w14:paraId="088147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407.828</w:t>
            </w:r>
          </w:p>
        </w:tc>
        <w:tc>
          <w:tcPr>
            <w:tcW w:w="960" w:type="dxa"/>
            <w:noWrap/>
            <w:hideMark/>
          </w:tcPr>
          <w:p w14:paraId="62A0EA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41</w:t>
            </w:r>
          </w:p>
        </w:tc>
      </w:tr>
      <w:tr w:rsidR="00750F43" w:rsidRPr="00750F43" w14:paraId="7CFF627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DBC51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322413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19</w:t>
            </w:r>
          </w:p>
        </w:tc>
        <w:tc>
          <w:tcPr>
            <w:tcW w:w="960" w:type="dxa"/>
            <w:noWrap/>
            <w:hideMark/>
          </w:tcPr>
          <w:p w14:paraId="2D0F54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0370B5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3</w:t>
            </w:r>
          </w:p>
        </w:tc>
        <w:tc>
          <w:tcPr>
            <w:tcW w:w="960" w:type="dxa"/>
            <w:noWrap/>
            <w:hideMark/>
          </w:tcPr>
          <w:p w14:paraId="1ABB8B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7</w:t>
            </w:r>
          </w:p>
        </w:tc>
        <w:tc>
          <w:tcPr>
            <w:tcW w:w="960" w:type="dxa"/>
            <w:noWrap/>
            <w:hideMark/>
          </w:tcPr>
          <w:p w14:paraId="27F41C8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27.273</w:t>
            </w:r>
          </w:p>
        </w:tc>
        <w:tc>
          <w:tcPr>
            <w:tcW w:w="960" w:type="dxa"/>
            <w:noWrap/>
            <w:hideMark/>
          </w:tcPr>
          <w:p w14:paraId="5AF8270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976</w:t>
            </w:r>
          </w:p>
        </w:tc>
      </w:tr>
      <w:tr w:rsidR="00750F43" w:rsidRPr="00750F43" w14:paraId="4446C21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7208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6DBA7E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2</w:t>
            </w:r>
          </w:p>
        </w:tc>
        <w:tc>
          <w:tcPr>
            <w:tcW w:w="960" w:type="dxa"/>
            <w:noWrap/>
            <w:hideMark/>
          </w:tcPr>
          <w:p w14:paraId="26A682B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1</w:t>
            </w:r>
          </w:p>
        </w:tc>
        <w:tc>
          <w:tcPr>
            <w:tcW w:w="960" w:type="dxa"/>
            <w:noWrap/>
            <w:hideMark/>
          </w:tcPr>
          <w:p w14:paraId="5CF128A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4</w:t>
            </w:r>
          </w:p>
        </w:tc>
        <w:tc>
          <w:tcPr>
            <w:tcW w:w="960" w:type="dxa"/>
            <w:noWrap/>
            <w:hideMark/>
          </w:tcPr>
          <w:p w14:paraId="2AB172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7</w:t>
            </w:r>
          </w:p>
        </w:tc>
        <w:tc>
          <w:tcPr>
            <w:tcW w:w="960" w:type="dxa"/>
            <w:noWrap/>
            <w:hideMark/>
          </w:tcPr>
          <w:p w14:paraId="748CE3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7.578</w:t>
            </w:r>
          </w:p>
        </w:tc>
        <w:tc>
          <w:tcPr>
            <w:tcW w:w="960" w:type="dxa"/>
            <w:noWrap/>
            <w:hideMark/>
          </w:tcPr>
          <w:p w14:paraId="5BF43FF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099</w:t>
            </w:r>
          </w:p>
        </w:tc>
      </w:tr>
      <w:tr w:rsidR="00750F43" w:rsidRPr="00750F43" w14:paraId="19090434"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98FF01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51FBCF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2</w:t>
            </w:r>
          </w:p>
        </w:tc>
        <w:tc>
          <w:tcPr>
            <w:tcW w:w="960" w:type="dxa"/>
            <w:noWrap/>
            <w:hideMark/>
          </w:tcPr>
          <w:p w14:paraId="444D528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7</w:t>
            </w:r>
          </w:p>
        </w:tc>
        <w:tc>
          <w:tcPr>
            <w:tcW w:w="960" w:type="dxa"/>
            <w:noWrap/>
            <w:hideMark/>
          </w:tcPr>
          <w:p w14:paraId="65631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4</w:t>
            </w:r>
          </w:p>
        </w:tc>
        <w:tc>
          <w:tcPr>
            <w:tcW w:w="960" w:type="dxa"/>
            <w:noWrap/>
            <w:hideMark/>
          </w:tcPr>
          <w:p w14:paraId="2580AE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6</w:t>
            </w:r>
          </w:p>
        </w:tc>
        <w:tc>
          <w:tcPr>
            <w:tcW w:w="960" w:type="dxa"/>
            <w:noWrap/>
            <w:hideMark/>
          </w:tcPr>
          <w:p w14:paraId="54AB799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310.696</w:t>
            </w:r>
          </w:p>
        </w:tc>
        <w:tc>
          <w:tcPr>
            <w:tcW w:w="960" w:type="dxa"/>
            <w:noWrap/>
            <w:hideMark/>
          </w:tcPr>
          <w:p w14:paraId="516489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946</w:t>
            </w:r>
          </w:p>
        </w:tc>
      </w:tr>
      <w:tr w:rsidR="00750F43" w:rsidRPr="00750F43" w14:paraId="2546508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9F3057A"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4B25D0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1</w:t>
            </w:r>
          </w:p>
        </w:tc>
        <w:tc>
          <w:tcPr>
            <w:tcW w:w="960" w:type="dxa"/>
            <w:noWrap/>
            <w:hideMark/>
          </w:tcPr>
          <w:p w14:paraId="04C9B8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7</w:t>
            </w:r>
          </w:p>
        </w:tc>
        <w:tc>
          <w:tcPr>
            <w:tcW w:w="960" w:type="dxa"/>
            <w:noWrap/>
            <w:hideMark/>
          </w:tcPr>
          <w:p w14:paraId="49C34B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w:t>
            </w:r>
          </w:p>
        </w:tc>
        <w:tc>
          <w:tcPr>
            <w:tcW w:w="960" w:type="dxa"/>
            <w:noWrap/>
            <w:hideMark/>
          </w:tcPr>
          <w:p w14:paraId="64268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93</w:t>
            </w:r>
          </w:p>
        </w:tc>
        <w:tc>
          <w:tcPr>
            <w:tcW w:w="960" w:type="dxa"/>
            <w:noWrap/>
            <w:hideMark/>
          </w:tcPr>
          <w:p w14:paraId="350403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954.929</w:t>
            </w:r>
          </w:p>
        </w:tc>
        <w:tc>
          <w:tcPr>
            <w:tcW w:w="960" w:type="dxa"/>
            <w:noWrap/>
            <w:hideMark/>
          </w:tcPr>
          <w:p w14:paraId="75FA7A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1</w:t>
            </w:r>
          </w:p>
        </w:tc>
      </w:tr>
      <w:tr w:rsidR="00750F43" w:rsidRPr="00750F43" w14:paraId="1E82BBBA"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58B681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202409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69</w:t>
            </w:r>
          </w:p>
        </w:tc>
        <w:tc>
          <w:tcPr>
            <w:tcW w:w="960" w:type="dxa"/>
            <w:noWrap/>
            <w:hideMark/>
          </w:tcPr>
          <w:p w14:paraId="2193FFD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9</w:t>
            </w:r>
          </w:p>
        </w:tc>
        <w:tc>
          <w:tcPr>
            <w:tcW w:w="960" w:type="dxa"/>
            <w:noWrap/>
            <w:hideMark/>
          </w:tcPr>
          <w:p w14:paraId="45CB05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w:t>
            </w:r>
          </w:p>
        </w:tc>
        <w:tc>
          <w:tcPr>
            <w:tcW w:w="960" w:type="dxa"/>
            <w:noWrap/>
            <w:hideMark/>
          </w:tcPr>
          <w:p w14:paraId="188D4F5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19</w:t>
            </w:r>
          </w:p>
        </w:tc>
        <w:tc>
          <w:tcPr>
            <w:tcW w:w="960" w:type="dxa"/>
            <w:noWrap/>
            <w:hideMark/>
          </w:tcPr>
          <w:p w14:paraId="002976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502.94</w:t>
            </w:r>
          </w:p>
        </w:tc>
        <w:tc>
          <w:tcPr>
            <w:tcW w:w="960" w:type="dxa"/>
            <w:noWrap/>
            <w:hideMark/>
          </w:tcPr>
          <w:p w14:paraId="51A0BD1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82</w:t>
            </w:r>
          </w:p>
        </w:tc>
      </w:tr>
      <w:tr w:rsidR="00750F43" w:rsidRPr="00750F43" w14:paraId="6A0CAACE"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868A2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012BA02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5</w:t>
            </w:r>
          </w:p>
        </w:tc>
        <w:tc>
          <w:tcPr>
            <w:tcW w:w="960" w:type="dxa"/>
            <w:noWrap/>
            <w:hideMark/>
          </w:tcPr>
          <w:p w14:paraId="01AC3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7</w:t>
            </w:r>
          </w:p>
        </w:tc>
        <w:tc>
          <w:tcPr>
            <w:tcW w:w="960" w:type="dxa"/>
            <w:noWrap/>
            <w:hideMark/>
          </w:tcPr>
          <w:p w14:paraId="467C7D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4</w:t>
            </w:r>
          </w:p>
        </w:tc>
        <w:tc>
          <w:tcPr>
            <w:tcW w:w="960" w:type="dxa"/>
            <w:noWrap/>
            <w:hideMark/>
          </w:tcPr>
          <w:p w14:paraId="30E4C9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6</w:t>
            </w:r>
          </w:p>
        </w:tc>
        <w:tc>
          <w:tcPr>
            <w:tcW w:w="960" w:type="dxa"/>
            <w:noWrap/>
            <w:hideMark/>
          </w:tcPr>
          <w:p w14:paraId="540F36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384.025</w:t>
            </w:r>
          </w:p>
        </w:tc>
        <w:tc>
          <w:tcPr>
            <w:tcW w:w="960" w:type="dxa"/>
            <w:noWrap/>
            <w:hideMark/>
          </w:tcPr>
          <w:p w14:paraId="66B933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421</w:t>
            </w:r>
          </w:p>
        </w:tc>
      </w:tr>
      <w:tr w:rsidR="00750F43" w:rsidRPr="00750F43" w14:paraId="3651ADA4"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30193A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E8945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3</w:t>
            </w:r>
          </w:p>
        </w:tc>
        <w:tc>
          <w:tcPr>
            <w:tcW w:w="960" w:type="dxa"/>
            <w:noWrap/>
            <w:hideMark/>
          </w:tcPr>
          <w:p w14:paraId="233A55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0FE733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56</w:t>
            </w:r>
          </w:p>
        </w:tc>
        <w:tc>
          <w:tcPr>
            <w:tcW w:w="960" w:type="dxa"/>
            <w:noWrap/>
            <w:hideMark/>
          </w:tcPr>
          <w:p w14:paraId="33B28E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4</w:t>
            </w:r>
          </w:p>
        </w:tc>
        <w:tc>
          <w:tcPr>
            <w:tcW w:w="960" w:type="dxa"/>
            <w:noWrap/>
            <w:hideMark/>
          </w:tcPr>
          <w:p w14:paraId="642401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52.723</w:t>
            </w:r>
          </w:p>
        </w:tc>
        <w:tc>
          <w:tcPr>
            <w:tcW w:w="960" w:type="dxa"/>
            <w:noWrap/>
            <w:hideMark/>
          </w:tcPr>
          <w:p w14:paraId="545405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093</w:t>
            </w:r>
          </w:p>
        </w:tc>
      </w:tr>
      <w:tr w:rsidR="00750F43" w:rsidRPr="00750F43" w14:paraId="12755A4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67F4D1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0CBD1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4E0FA63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2</w:t>
            </w:r>
          </w:p>
        </w:tc>
        <w:tc>
          <w:tcPr>
            <w:tcW w:w="960" w:type="dxa"/>
            <w:noWrap/>
            <w:hideMark/>
          </w:tcPr>
          <w:p w14:paraId="4968F5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2</w:t>
            </w:r>
          </w:p>
        </w:tc>
        <w:tc>
          <w:tcPr>
            <w:tcW w:w="960" w:type="dxa"/>
            <w:noWrap/>
            <w:hideMark/>
          </w:tcPr>
          <w:p w14:paraId="5AA322C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1</w:t>
            </w:r>
          </w:p>
        </w:tc>
        <w:tc>
          <w:tcPr>
            <w:tcW w:w="960" w:type="dxa"/>
            <w:noWrap/>
            <w:hideMark/>
          </w:tcPr>
          <w:p w14:paraId="3F7A4CF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36.57</w:t>
            </w:r>
          </w:p>
        </w:tc>
        <w:tc>
          <w:tcPr>
            <w:tcW w:w="960" w:type="dxa"/>
            <w:noWrap/>
            <w:hideMark/>
          </w:tcPr>
          <w:p w14:paraId="51E67DC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6</w:t>
            </w:r>
          </w:p>
        </w:tc>
      </w:tr>
      <w:tr w:rsidR="00750F43" w:rsidRPr="00750F43" w14:paraId="603DA3A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B13F9E1"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0866022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47</w:t>
            </w:r>
          </w:p>
        </w:tc>
        <w:tc>
          <w:tcPr>
            <w:tcW w:w="960" w:type="dxa"/>
            <w:noWrap/>
            <w:hideMark/>
          </w:tcPr>
          <w:p w14:paraId="4C6D951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c>
          <w:tcPr>
            <w:tcW w:w="960" w:type="dxa"/>
            <w:noWrap/>
            <w:hideMark/>
          </w:tcPr>
          <w:p w14:paraId="22FC93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3</w:t>
            </w:r>
          </w:p>
        </w:tc>
        <w:tc>
          <w:tcPr>
            <w:tcW w:w="960" w:type="dxa"/>
            <w:noWrap/>
            <w:hideMark/>
          </w:tcPr>
          <w:p w14:paraId="4EB4808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6</w:t>
            </w:r>
          </w:p>
        </w:tc>
        <w:tc>
          <w:tcPr>
            <w:tcW w:w="960" w:type="dxa"/>
            <w:noWrap/>
            <w:hideMark/>
          </w:tcPr>
          <w:p w14:paraId="7DB396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759.539</w:t>
            </w:r>
          </w:p>
        </w:tc>
        <w:tc>
          <w:tcPr>
            <w:tcW w:w="960" w:type="dxa"/>
            <w:noWrap/>
            <w:hideMark/>
          </w:tcPr>
          <w:p w14:paraId="6DAB508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23</w:t>
            </w:r>
          </w:p>
        </w:tc>
      </w:tr>
      <w:tr w:rsidR="00750F43" w:rsidRPr="00750F43" w14:paraId="0D3E256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BC690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2161B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9</w:t>
            </w:r>
          </w:p>
        </w:tc>
        <w:tc>
          <w:tcPr>
            <w:tcW w:w="960" w:type="dxa"/>
            <w:noWrap/>
            <w:hideMark/>
          </w:tcPr>
          <w:p w14:paraId="351E04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9</w:t>
            </w:r>
          </w:p>
        </w:tc>
        <w:tc>
          <w:tcPr>
            <w:tcW w:w="960" w:type="dxa"/>
            <w:noWrap/>
            <w:hideMark/>
          </w:tcPr>
          <w:p w14:paraId="5BB21DB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6</w:t>
            </w:r>
          </w:p>
        </w:tc>
        <w:tc>
          <w:tcPr>
            <w:tcW w:w="960" w:type="dxa"/>
            <w:noWrap/>
            <w:hideMark/>
          </w:tcPr>
          <w:p w14:paraId="5B2C1F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5</w:t>
            </w:r>
          </w:p>
        </w:tc>
        <w:tc>
          <w:tcPr>
            <w:tcW w:w="960" w:type="dxa"/>
            <w:noWrap/>
            <w:hideMark/>
          </w:tcPr>
          <w:p w14:paraId="46B98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88.755</w:t>
            </w:r>
          </w:p>
        </w:tc>
        <w:tc>
          <w:tcPr>
            <w:tcW w:w="960" w:type="dxa"/>
            <w:noWrap/>
            <w:hideMark/>
          </w:tcPr>
          <w:p w14:paraId="57059B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59</w:t>
            </w:r>
          </w:p>
        </w:tc>
      </w:tr>
      <w:tr w:rsidR="00750F43" w:rsidRPr="00750F43" w14:paraId="190212D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42DE139"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0F2604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1</w:t>
            </w:r>
          </w:p>
        </w:tc>
        <w:tc>
          <w:tcPr>
            <w:tcW w:w="960" w:type="dxa"/>
            <w:noWrap/>
            <w:hideMark/>
          </w:tcPr>
          <w:p w14:paraId="40839BD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5</w:t>
            </w:r>
          </w:p>
        </w:tc>
        <w:tc>
          <w:tcPr>
            <w:tcW w:w="960" w:type="dxa"/>
            <w:noWrap/>
            <w:hideMark/>
          </w:tcPr>
          <w:p w14:paraId="13FE585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48</w:t>
            </w:r>
          </w:p>
        </w:tc>
        <w:tc>
          <w:tcPr>
            <w:tcW w:w="960" w:type="dxa"/>
            <w:noWrap/>
            <w:hideMark/>
          </w:tcPr>
          <w:p w14:paraId="1F8F647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w:t>
            </w:r>
          </w:p>
        </w:tc>
        <w:tc>
          <w:tcPr>
            <w:tcW w:w="960" w:type="dxa"/>
            <w:noWrap/>
            <w:hideMark/>
          </w:tcPr>
          <w:p w14:paraId="5B0DC37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822.569</w:t>
            </w:r>
          </w:p>
        </w:tc>
        <w:tc>
          <w:tcPr>
            <w:tcW w:w="960" w:type="dxa"/>
            <w:noWrap/>
            <w:hideMark/>
          </w:tcPr>
          <w:p w14:paraId="3A10290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1</w:t>
            </w:r>
          </w:p>
        </w:tc>
      </w:tr>
      <w:tr w:rsidR="00750F43" w:rsidRPr="00750F43" w14:paraId="61B8E90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F995ECD"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9D6CE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02</w:t>
            </w:r>
          </w:p>
        </w:tc>
        <w:tc>
          <w:tcPr>
            <w:tcW w:w="960" w:type="dxa"/>
            <w:noWrap/>
            <w:hideMark/>
          </w:tcPr>
          <w:p w14:paraId="00AE214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8</w:t>
            </w:r>
          </w:p>
        </w:tc>
        <w:tc>
          <w:tcPr>
            <w:tcW w:w="960" w:type="dxa"/>
            <w:noWrap/>
            <w:hideMark/>
          </w:tcPr>
          <w:p w14:paraId="333E71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67</w:t>
            </w:r>
          </w:p>
        </w:tc>
        <w:tc>
          <w:tcPr>
            <w:tcW w:w="960" w:type="dxa"/>
            <w:noWrap/>
            <w:hideMark/>
          </w:tcPr>
          <w:p w14:paraId="7D9953F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94</w:t>
            </w:r>
          </w:p>
        </w:tc>
        <w:tc>
          <w:tcPr>
            <w:tcW w:w="960" w:type="dxa"/>
            <w:noWrap/>
            <w:hideMark/>
          </w:tcPr>
          <w:p w14:paraId="7E36744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973.175</w:t>
            </w:r>
          </w:p>
        </w:tc>
        <w:tc>
          <w:tcPr>
            <w:tcW w:w="960" w:type="dxa"/>
            <w:noWrap/>
            <w:hideMark/>
          </w:tcPr>
          <w:p w14:paraId="0A184FC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05</w:t>
            </w:r>
          </w:p>
        </w:tc>
      </w:tr>
      <w:tr w:rsidR="00750F43" w:rsidRPr="00750F43" w14:paraId="00CF976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DD138D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2E7E74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5</w:t>
            </w:r>
          </w:p>
        </w:tc>
        <w:tc>
          <w:tcPr>
            <w:tcW w:w="960" w:type="dxa"/>
            <w:noWrap/>
            <w:hideMark/>
          </w:tcPr>
          <w:p w14:paraId="4456E7B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w:t>
            </w:r>
          </w:p>
        </w:tc>
        <w:tc>
          <w:tcPr>
            <w:tcW w:w="960" w:type="dxa"/>
            <w:noWrap/>
            <w:hideMark/>
          </w:tcPr>
          <w:p w14:paraId="5503C9E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3</w:t>
            </w:r>
          </w:p>
        </w:tc>
        <w:tc>
          <w:tcPr>
            <w:tcW w:w="960" w:type="dxa"/>
            <w:noWrap/>
            <w:hideMark/>
          </w:tcPr>
          <w:p w14:paraId="0D661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960" w:type="dxa"/>
            <w:noWrap/>
            <w:hideMark/>
          </w:tcPr>
          <w:p w14:paraId="2123FF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6008.121</w:t>
            </w:r>
          </w:p>
        </w:tc>
        <w:tc>
          <w:tcPr>
            <w:tcW w:w="960" w:type="dxa"/>
            <w:noWrap/>
            <w:hideMark/>
          </w:tcPr>
          <w:p w14:paraId="7CFFEA6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14</w:t>
            </w:r>
          </w:p>
        </w:tc>
      </w:tr>
      <w:tr w:rsidR="00750F43" w:rsidRPr="00750F43" w14:paraId="01BF17C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F12B1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D0F83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3746D2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2</w:t>
            </w:r>
          </w:p>
        </w:tc>
        <w:tc>
          <w:tcPr>
            <w:tcW w:w="960" w:type="dxa"/>
            <w:noWrap/>
            <w:hideMark/>
          </w:tcPr>
          <w:p w14:paraId="330A54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8</w:t>
            </w:r>
          </w:p>
        </w:tc>
        <w:tc>
          <w:tcPr>
            <w:tcW w:w="960" w:type="dxa"/>
            <w:noWrap/>
            <w:hideMark/>
          </w:tcPr>
          <w:p w14:paraId="2E54FA4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7</w:t>
            </w:r>
          </w:p>
        </w:tc>
        <w:tc>
          <w:tcPr>
            <w:tcW w:w="960" w:type="dxa"/>
            <w:noWrap/>
            <w:hideMark/>
          </w:tcPr>
          <w:p w14:paraId="0D12C0E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5996.497</w:t>
            </w:r>
          </w:p>
        </w:tc>
        <w:tc>
          <w:tcPr>
            <w:tcW w:w="960" w:type="dxa"/>
            <w:noWrap/>
            <w:hideMark/>
          </w:tcPr>
          <w:p w14:paraId="238007F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w:t>
            </w:r>
          </w:p>
        </w:tc>
      </w:tr>
      <w:tr w:rsidR="00750F43" w:rsidRPr="00750F43" w14:paraId="0AD4A7D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AFF0C5A"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458985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3</w:t>
            </w:r>
          </w:p>
        </w:tc>
        <w:tc>
          <w:tcPr>
            <w:tcW w:w="960" w:type="dxa"/>
            <w:noWrap/>
            <w:hideMark/>
          </w:tcPr>
          <w:p w14:paraId="47E1E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9</w:t>
            </w:r>
          </w:p>
        </w:tc>
        <w:tc>
          <w:tcPr>
            <w:tcW w:w="960" w:type="dxa"/>
            <w:noWrap/>
            <w:hideMark/>
          </w:tcPr>
          <w:p w14:paraId="407BD0E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37</w:t>
            </w:r>
          </w:p>
        </w:tc>
        <w:tc>
          <w:tcPr>
            <w:tcW w:w="960" w:type="dxa"/>
            <w:noWrap/>
            <w:hideMark/>
          </w:tcPr>
          <w:p w14:paraId="690A03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89</w:t>
            </w:r>
          </w:p>
        </w:tc>
        <w:tc>
          <w:tcPr>
            <w:tcW w:w="960" w:type="dxa"/>
            <w:noWrap/>
            <w:hideMark/>
          </w:tcPr>
          <w:p w14:paraId="4042F5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6024.442</w:t>
            </w:r>
          </w:p>
        </w:tc>
        <w:tc>
          <w:tcPr>
            <w:tcW w:w="960" w:type="dxa"/>
            <w:noWrap/>
            <w:hideMark/>
          </w:tcPr>
          <w:p w14:paraId="63DF5BE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98</w:t>
            </w:r>
          </w:p>
        </w:tc>
      </w:tr>
    </w:tbl>
    <w:p w14:paraId="75146141" w14:textId="31A2259C" w:rsidR="00E95643" w:rsidRDefault="00E95643" w:rsidP="00C71B32"/>
    <w:p w14:paraId="34899422" w14:textId="1D04BA9D" w:rsidR="0004142D" w:rsidRDefault="0004142D" w:rsidP="00C71B32"/>
    <w:p w14:paraId="5977DFD7" w14:textId="281C0DD5" w:rsidR="0004142D" w:rsidRDefault="0004142D" w:rsidP="00C71B32">
      <w:r>
        <w:t xml:space="preserve">Table &lt;X&gt; shows the results obtained by the feature extraction methods on the Sim67 datasets which contains 14 clusters. Again, this increase in complexity seems to favor the more complex models, specifically PHATE, UMAP and </w:t>
      </w:r>
      <w:proofErr w:type="spellStart"/>
      <w:r>
        <w:t>TriMap</w:t>
      </w:r>
      <w:proofErr w:type="spellEnd"/>
      <w:r>
        <w:t xml:space="preserve"> which manage to obtain the highest scores for </w:t>
      </w:r>
      <w:r w:rsidR="00486178">
        <w:t>all metrics except CHS</w:t>
      </w:r>
      <w:r>
        <w:t xml:space="preserve">. </w:t>
      </w:r>
      <w:r w:rsidR="006C476B">
        <w:t>Conversely, Diffusio</w:t>
      </w:r>
      <w:r w:rsidR="00D44349">
        <w:t xml:space="preserve">n Map is unable to identify a separable space as indicated by the low performance of external metrics. Nevertheless, it obtains the highest score for the SS metric. </w:t>
      </w:r>
    </w:p>
    <w:p w14:paraId="46CEFE58" w14:textId="2FFD68B1" w:rsidR="00EA11BD" w:rsidRDefault="00EA11BD" w:rsidP="00EA11BD">
      <w:r>
        <w:lastRenderedPageBreak/>
        <w:t>Table X – Comparison of feature extraction methods on Sim67 (containing 14 clusters) from the perspective of the six performance evaluation metrics. 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4D339CC5"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EC62C8B" w14:textId="4CEAF7D2"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53A79415"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5EE8BD52"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21B3EEDF"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EDFB310"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36E51C51"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E7C2F6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40D8C3E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12124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6054DA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5</w:t>
            </w:r>
          </w:p>
        </w:tc>
        <w:tc>
          <w:tcPr>
            <w:tcW w:w="960" w:type="dxa"/>
            <w:noWrap/>
            <w:hideMark/>
          </w:tcPr>
          <w:p w14:paraId="325157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w:t>
            </w:r>
          </w:p>
        </w:tc>
        <w:tc>
          <w:tcPr>
            <w:tcW w:w="960" w:type="dxa"/>
            <w:noWrap/>
            <w:hideMark/>
          </w:tcPr>
          <w:p w14:paraId="759587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9</w:t>
            </w:r>
          </w:p>
        </w:tc>
        <w:tc>
          <w:tcPr>
            <w:tcW w:w="960" w:type="dxa"/>
            <w:noWrap/>
            <w:hideMark/>
          </w:tcPr>
          <w:p w14:paraId="0473DC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9</w:t>
            </w:r>
          </w:p>
        </w:tc>
        <w:tc>
          <w:tcPr>
            <w:tcW w:w="960" w:type="dxa"/>
            <w:noWrap/>
            <w:hideMark/>
          </w:tcPr>
          <w:p w14:paraId="6BE0EFC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38.865</w:t>
            </w:r>
          </w:p>
        </w:tc>
        <w:tc>
          <w:tcPr>
            <w:tcW w:w="960" w:type="dxa"/>
            <w:noWrap/>
            <w:hideMark/>
          </w:tcPr>
          <w:p w14:paraId="2F5A93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5</w:t>
            </w:r>
          </w:p>
        </w:tc>
      </w:tr>
      <w:tr w:rsidR="00750F43" w:rsidRPr="00750F43" w14:paraId="2CB460B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6E056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7756CD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54</w:t>
            </w:r>
          </w:p>
        </w:tc>
        <w:tc>
          <w:tcPr>
            <w:tcW w:w="960" w:type="dxa"/>
            <w:noWrap/>
            <w:hideMark/>
          </w:tcPr>
          <w:p w14:paraId="5810905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0E7F597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5</w:t>
            </w:r>
          </w:p>
        </w:tc>
        <w:tc>
          <w:tcPr>
            <w:tcW w:w="960" w:type="dxa"/>
            <w:noWrap/>
            <w:hideMark/>
          </w:tcPr>
          <w:p w14:paraId="4697F29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06</w:t>
            </w:r>
          </w:p>
        </w:tc>
        <w:tc>
          <w:tcPr>
            <w:tcW w:w="960" w:type="dxa"/>
            <w:noWrap/>
            <w:hideMark/>
          </w:tcPr>
          <w:p w14:paraId="4E43365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701.141</w:t>
            </w:r>
          </w:p>
        </w:tc>
        <w:tc>
          <w:tcPr>
            <w:tcW w:w="960" w:type="dxa"/>
            <w:noWrap/>
            <w:hideMark/>
          </w:tcPr>
          <w:p w14:paraId="0388A8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14</w:t>
            </w:r>
          </w:p>
        </w:tc>
      </w:tr>
      <w:tr w:rsidR="00750F43" w:rsidRPr="00750F43" w14:paraId="765A740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EEDA6B"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4C3E0C7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19</w:t>
            </w:r>
          </w:p>
        </w:tc>
        <w:tc>
          <w:tcPr>
            <w:tcW w:w="960" w:type="dxa"/>
            <w:noWrap/>
            <w:hideMark/>
          </w:tcPr>
          <w:p w14:paraId="03712A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2765ADC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02</w:t>
            </w:r>
          </w:p>
        </w:tc>
        <w:tc>
          <w:tcPr>
            <w:tcW w:w="960" w:type="dxa"/>
            <w:noWrap/>
            <w:hideMark/>
          </w:tcPr>
          <w:p w14:paraId="02C95C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4</w:t>
            </w:r>
          </w:p>
        </w:tc>
        <w:tc>
          <w:tcPr>
            <w:tcW w:w="960" w:type="dxa"/>
            <w:noWrap/>
            <w:hideMark/>
          </w:tcPr>
          <w:p w14:paraId="01FBE6B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28.657</w:t>
            </w:r>
          </w:p>
        </w:tc>
        <w:tc>
          <w:tcPr>
            <w:tcW w:w="960" w:type="dxa"/>
            <w:noWrap/>
            <w:hideMark/>
          </w:tcPr>
          <w:p w14:paraId="37CE09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87</w:t>
            </w:r>
          </w:p>
        </w:tc>
      </w:tr>
      <w:tr w:rsidR="00750F43" w:rsidRPr="00750F43" w14:paraId="68524D2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07220717"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3F76A90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71</w:t>
            </w:r>
          </w:p>
        </w:tc>
        <w:tc>
          <w:tcPr>
            <w:tcW w:w="960" w:type="dxa"/>
            <w:noWrap/>
            <w:hideMark/>
          </w:tcPr>
          <w:p w14:paraId="463FBA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2</w:t>
            </w:r>
          </w:p>
        </w:tc>
        <w:tc>
          <w:tcPr>
            <w:tcW w:w="960" w:type="dxa"/>
            <w:noWrap/>
            <w:hideMark/>
          </w:tcPr>
          <w:p w14:paraId="15E2A07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6</w:t>
            </w:r>
          </w:p>
        </w:tc>
        <w:tc>
          <w:tcPr>
            <w:tcW w:w="960" w:type="dxa"/>
            <w:noWrap/>
            <w:hideMark/>
          </w:tcPr>
          <w:p w14:paraId="323382A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88</w:t>
            </w:r>
          </w:p>
        </w:tc>
        <w:tc>
          <w:tcPr>
            <w:tcW w:w="960" w:type="dxa"/>
            <w:noWrap/>
            <w:hideMark/>
          </w:tcPr>
          <w:p w14:paraId="7D28E13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22.653</w:t>
            </w:r>
          </w:p>
        </w:tc>
        <w:tc>
          <w:tcPr>
            <w:tcW w:w="960" w:type="dxa"/>
            <w:noWrap/>
            <w:hideMark/>
          </w:tcPr>
          <w:p w14:paraId="2454E7E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5</w:t>
            </w:r>
          </w:p>
        </w:tc>
      </w:tr>
      <w:tr w:rsidR="00750F43" w:rsidRPr="00750F43" w14:paraId="13A43BD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65E99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38C02B3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09</w:t>
            </w:r>
          </w:p>
        </w:tc>
        <w:tc>
          <w:tcPr>
            <w:tcW w:w="960" w:type="dxa"/>
            <w:noWrap/>
            <w:hideMark/>
          </w:tcPr>
          <w:p w14:paraId="3F45B3A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3</w:t>
            </w:r>
          </w:p>
        </w:tc>
        <w:tc>
          <w:tcPr>
            <w:tcW w:w="960" w:type="dxa"/>
            <w:noWrap/>
            <w:hideMark/>
          </w:tcPr>
          <w:p w14:paraId="7009874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38985D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69</w:t>
            </w:r>
          </w:p>
        </w:tc>
        <w:tc>
          <w:tcPr>
            <w:tcW w:w="960" w:type="dxa"/>
            <w:noWrap/>
            <w:hideMark/>
          </w:tcPr>
          <w:p w14:paraId="485930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17.331</w:t>
            </w:r>
          </w:p>
        </w:tc>
        <w:tc>
          <w:tcPr>
            <w:tcW w:w="960" w:type="dxa"/>
            <w:noWrap/>
            <w:hideMark/>
          </w:tcPr>
          <w:p w14:paraId="20A5CC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74</w:t>
            </w:r>
          </w:p>
        </w:tc>
      </w:tr>
      <w:tr w:rsidR="00750F43" w:rsidRPr="00750F43" w14:paraId="1319410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97CCE5"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409C2C5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6</w:t>
            </w:r>
          </w:p>
        </w:tc>
        <w:tc>
          <w:tcPr>
            <w:tcW w:w="960" w:type="dxa"/>
            <w:noWrap/>
            <w:hideMark/>
          </w:tcPr>
          <w:p w14:paraId="425E7D9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4</w:t>
            </w:r>
          </w:p>
        </w:tc>
        <w:tc>
          <w:tcPr>
            <w:tcW w:w="960" w:type="dxa"/>
            <w:noWrap/>
            <w:hideMark/>
          </w:tcPr>
          <w:p w14:paraId="3E05F91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4</w:t>
            </w:r>
          </w:p>
        </w:tc>
        <w:tc>
          <w:tcPr>
            <w:tcW w:w="960" w:type="dxa"/>
            <w:noWrap/>
            <w:hideMark/>
          </w:tcPr>
          <w:p w14:paraId="063156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53</w:t>
            </w:r>
          </w:p>
        </w:tc>
        <w:tc>
          <w:tcPr>
            <w:tcW w:w="960" w:type="dxa"/>
            <w:noWrap/>
            <w:hideMark/>
          </w:tcPr>
          <w:p w14:paraId="2DD304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2183.83</w:t>
            </w:r>
          </w:p>
        </w:tc>
        <w:tc>
          <w:tcPr>
            <w:tcW w:w="960" w:type="dxa"/>
            <w:noWrap/>
            <w:hideMark/>
          </w:tcPr>
          <w:p w14:paraId="136E8CB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9</w:t>
            </w:r>
          </w:p>
        </w:tc>
      </w:tr>
      <w:tr w:rsidR="00750F43" w:rsidRPr="00750F43" w14:paraId="0718931C"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AE10070"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34DAA06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w:t>
            </w:r>
          </w:p>
        </w:tc>
        <w:tc>
          <w:tcPr>
            <w:tcW w:w="960" w:type="dxa"/>
            <w:noWrap/>
            <w:hideMark/>
          </w:tcPr>
          <w:p w14:paraId="42496A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1</w:t>
            </w:r>
          </w:p>
        </w:tc>
        <w:tc>
          <w:tcPr>
            <w:tcW w:w="960" w:type="dxa"/>
            <w:noWrap/>
            <w:hideMark/>
          </w:tcPr>
          <w:p w14:paraId="15813E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2</w:t>
            </w:r>
          </w:p>
        </w:tc>
        <w:tc>
          <w:tcPr>
            <w:tcW w:w="960" w:type="dxa"/>
            <w:noWrap/>
            <w:hideMark/>
          </w:tcPr>
          <w:p w14:paraId="1A581A9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1</w:t>
            </w:r>
          </w:p>
        </w:tc>
        <w:tc>
          <w:tcPr>
            <w:tcW w:w="960" w:type="dxa"/>
            <w:noWrap/>
            <w:hideMark/>
          </w:tcPr>
          <w:p w14:paraId="40FFC19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08.751</w:t>
            </w:r>
          </w:p>
        </w:tc>
        <w:tc>
          <w:tcPr>
            <w:tcW w:w="960" w:type="dxa"/>
            <w:noWrap/>
            <w:hideMark/>
          </w:tcPr>
          <w:p w14:paraId="2EB23E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3</w:t>
            </w:r>
          </w:p>
        </w:tc>
      </w:tr>
      <w:tr w:rsidR="00750F43" w:rsidRPr="00750F43" w14:paraId="65AD655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4D041A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5472C0F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64</w:t>
            </w:r>
          </w:p>
        </w:tc>
        <w:tc>
          <w:tcPr>
            <w:tcW w:w="960" w:type="dxa"/>
            <w:noWrap/>
            <w:hideMark/>
          </w:tcPr>
          <w:p w14:paraId="51627B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w:t>
            </w:r>
          </w:p>
        </w:tc>
        <w:tc>
          <w:tcPr>
            <w:tcW w:w="960" w:type="dxa"/>
            <w:noWrap/>
            <w:hideMark/>
          </w:tcPr>
          <w:p w14:paraId="4A205D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1</w:t>
            </w:r>
          </w:p>
        </w:tc>
        <w:tc>
          <w:tcPr>
            <w:tcW w:w="960" w:type="dxa"/>
            <w:noWrap/>
            <w:hideMark/>
          </w:tcPr>
          <w:p w14:paraId="569E00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9</w:t>
            </w:r>
          </w:p>
        </w:tc>
        <w:tc>
          <w:tcPr>
            <w:tcW w:w="960" w:type="dxa"/>
            <w:noWrap/>
            <w:hideMark/>
          </w:tcPr>
          <w:p w14:paraId="0698677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49.706</w:t>
            </w:r>
          </w:p>
        </w:tc>
        <w:tc>
          <w:tcPr>
            <w:tcW w:w="960" w:type="dxa"/>
            <w:noWrap/>
            <w:hideMark/>
          </w:tcPr>
          <w:p w14:paraId="1FC50DC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348</w:t>
            </w:r>
          </w:p>
        </w:tc>
      </w:tr>
      <w:tr w:rsidR="00750F43" w:rsidRPr="00750F43" w14:paraId="73430BA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815148B"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6BC1E7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34</w:t>
            </w:r>
          </w:p>
        </w:tc>
        <w:tc>
          <w:tcPr>
            <w:tcW w:w="960" w:type="dxa"/>
            <w:noWrap/>
            <w:hideMark/>
          </w:tcPr>
          <w:p w14:paraId="08E8310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74</w:t>
            </w:r>
          </w:p>
        </w:tc>
        <w:tc>
          <w:tcPr>
            <w:tcW w:w="960" w:type="dxa"/>
            <w:noWrap/>
            <w:hideMark/>
          </w:tcPr>
          <w:p w14:paraId="4EAD67D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46</w:t>
            </w:r>
          </w:p>
        </w:tc>
        <w:tc>
          <w:tcPr>
            <w:tcW w:w="960" w:type="dxa"/>
            <w:noWrap/>
            <w:hideMark/>
          </w:tcPr>
          <w:p w14:paraId="6D760A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78</w:t>
            </w:r>
          </w:p>
        </w:tc>
        <w:tc>
          <w:tcPr>
            <w:tcW w:w="960" w:type="dxa"/>
            <w:noWrap/>
            <w:hideMark/>
          </w:tcPr>
          <w:p w14:paraId="6482CD0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71.876</w:t>
            </w:r>
          </w:p>
        </w:tc>
        <w:tc>
          <w:tcPr>
            <w:tcW w:w="960" w:type="dxa"/>
            <w:noWrap/>
            <w:hideMark/>
          </w:tcPr>
          <w:p w14:paraId="090080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26</w:t>
            </w:r>
          </w:p>
        </w:tc>
      </w:tr>
      <w:tr w:rsidR="00750F43" w:rsidRPr="00750F43" w14:paraId="4C765CB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E21F6ED"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280AE16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w:t>
            </w:r>
          </w:p>
        </w:tc>
        <w:tc>
          <w:tcPr>
            <w:tcW w:w="960" w:type="dxa"/>
            <w:noWrap/>
            <w:hideMark/>
          </w:tcPr>
          <w:p w14:paraId="4475F74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7C9BFD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16</w:t>
            </w:r>
          </w:p>
        </w:tc>
        <w:tc>
          <w:tcPr>
            <w:tcW w:w="960" w:type="dxa"/>
            <w:noWrap/>
            <w:hideMark/>
          </w:tcPr>
          <w:p w14:paraId="0759769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2</w:t>
            </w:r>
          </w:p>
        </w:tc>
        <w:tc>
          <w:tcPr>
            <w:tcW w:w="960" w:type="dxa"/>
            <w:noWrap/>
            <w:hideMark/>
          </w:tcPr>
          <w:p w14:paraId="0E26426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24.48</w:t>
            </w:r>
          </w:p>
        </w:tc>
        <w:tc>
          <w:tcPr>
            <w:tcW w:w="960" w:type="dxa"/>
            <w:noWrap/>
            <w:hideMark/>
          </w:tcPr>
          <w:p w14:paraId="6CCE96A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711</w:t>
            </w:r>
          </w:p>
        </w:tc>
      </w:tr>
      <w:tr w:rsidR="00750F43" w:rsidRPr="00750F43" w14:paraId="1736430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73CF761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78F1AD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73</w:t>
            </w:r>
          </w:p>
        </w:tc>
        <w:tc>
          <w:tcPr>
            <w:tcW w:w="960" w:type="dxa"/>
            <w:noWrap/>
            <w:hideMark/>
          </w:tcPr>
          <w:p w14:paraId="6A97895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68</w:t>
            </w:r>
          </w:p>
        </w:tc>
        <w:tc>
          <w:tcPr>
            <w:tcW w:w="960" w:type="dxa"/>
            <w:noWrap/>
            <w:hideMark/>
          </w:tcPr>
          <w:p w14:paraId="527BA3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6</w:t>
            </w:r>
          </w:p>
        </w:tc>
        <w:tc>
          <w:tcPr>
            <w:tcW w:w="960" w:type="dxa"/>
            <w:noWrap/>
            <w:hideMark/>
          </w:tcPr>
          <w:p w14:paraId="6C4F309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7</w:t>
            </w:r>
          </w:p>
        </w:tc>
        <w:tc>
          <w:tcPr>
            <w:tcW w:w="960" w:type="dxa"/>
            <w:noWrap/>
            <w:hideMark/>
          </w:tcPr>
          <w:p w14:paraId="35092C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71.183</w:t>
            </w:r>
          </w:p>
        </w:tc>
        <w:tc>
          <w:tcPr>
            <w:tcW w:w="960" w:type="dxa"/>
            <w:noWrap/>
            <w:hideMark/>
          </w:tcPr>
          <w:p w14:paraId="3BFA95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82</w:t>
            </w:r>
          </w:p>
        </w:tc>
      </w:tr>
      <w:tr w:rsidR="00750F43" w:rsidRPr="00750F43" w14:paraId="637C40B1"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7B591A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2BA152B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78</w:t>
            </w:r>
          </w:p>
        </w:tc>
        <w:tc>
          <w:tcPr>
            <w:tcW w:w="960" w:type="dxa"/>
            <w:noWrap/>
            <w:hideMark/>
          </w:tcPr>
          <w:p w14:paraId="66EE0B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8</w:t>
            </w:r>
          </w:p>
        </w:tc>
        <w:tc>
          <w:tcPr>
            <w:tcW w:w="960" w:type="dxa"/>
            <w:noWrap/>
            <w:hideMark/>
          </w:tcPr>
          <w:p w14:paraId="5538ED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93</w:t>
            </w:r>
          </w:p>
        </w:tc>
        <w:tc>
          <w:tcPr>
            <w:tcW w:w="960" w:type="dxa"/>
            <w:noWrap/>
            <w:hideMark/>
          </w:tcPr>
          <w:p w14:paraId="04069FF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3</w:t>
            </w:r>
          </w:p>
        </w:tc>
        <w:tc>
          <w:tcPr>
            <w:tcW w:w="960" w:type="dxa"/>
            <w:noWrap/>
            <w:hideMark/>
          </w:tcPr>
          <w:p w14:paraId="0D33BB2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582.876</w:t>
            </w:r>
          </w:p>
        </w:tc>
        <w:tc>
          <w:tcPr>
            <w:tcW w:w="960" w:type="dxa"/>
            <w:noWrap/>
            <w:hideMark/>
          </w:tcPr>
          <w:p w14:paraId="14A044C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38</w:t>
            </w:r>
          </w:p>
        </w:tc>
      </w:tr>
      <w:tr w:rsidR="00750F43" w:rsidRPr="00750F43" w14:paraId="591F29E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0CAA66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695FCBE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3</w:t>
            </w:r>
          </w:p>
        </w:tc>
        <w:tc>
          <w:tcPr>
            <w:tcW w:w="960" w:type="dxa"/>
            <w:noWrap/>
            <w:hideMark/>
          </w:tcPr>
          <w:p w14:paraId="1B1D9BF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22</w:t>
            </w:r>
          </w:p>
        </w:tc>
        <w:tc>
          <w:tcPr>
            <w:tcW w:w="960" w:type="dxa"/>
            <w:noWrap/>
            <w:hideMark/>
          </w:tcPr>
          <w:p w14:paraId="59F4CD5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99</w:t>
            </w:r>
          </w:p>
        </w:tc>
        <w:tc>
          <w:tcPr>
            <w:tcW w:w="960" w:type="dxa"/>
            <w:noWrap/>
            <w:hideMark/>
          </w:tcPr>
          <w:p w14:paraId="1F76331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352</w:t>
            </w:r>
          </w:p>
        </w:tc>
        <w:tc>
          <w:tcPr>
            <w:tcW w:w="960" w:type="dxa"/>
            <w:noWrap/>
            <w:hideMark/>
          </w:tcPr>
          <w:p w14:paraId="14929A7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267.865</w:t>
            </w:r>
          </w:p>
        </w:tc>
        <w:tc>
          <w:tcPr>
            <w:tcW w:w="960" w:type="dxa"/>
            <w:noWrap/>
            <w:hideMark/>
          </w:tcPr>
          <w:p w14:paraId="573CF8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42</w:t>
            </w:r>
          </w:p>
        </w:tc>
      </w:tr>
      <w:tr w:rsidR="00750F43" w:rsidRPr="00750F43" w14:paraId="6433EE6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B9742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14CEFE3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7</w:t>
            </w:r>
          </w:p>
        </w:tc>
        <w:tc>
          <w:tcPr>
            <w:tcW w:w="960" w:type="dxa"/>
            <w:noWrap/>
            <w:hideMark/>
          </w:tcPr>
          <w:p w14:paraId="63FA5A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w:t>
            </w:r>
          </w:p>
        </w:tc>
        <w:tc>
          <w:tcPr>
            <w:tcW w:w="960" w:type="dxa"/>
            <w:noWrap/>
            <w:hideMark/>
          </w:tcPr>
          <w:p w14:paraId="1660133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5</w:t>
            </w:r>
          </w:p>
        </w:tc>
        <w:tc>
          <w:tcPr>
            <w:tcW w:w="960" w:type="dxa"/>
            <w:noWrap/>
            <w:hideMark/>
          </w:tcPr>
          <w:p w14:paraId="7ECD97B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64</w:t>
            </w:r>
          </w:p>
        </w:tc>
        <w:tc>
          <w:tcPr>
            <w:tcW w:w="960" w:type="dxa"/>
            <w:noWrap/>
            <w:hideMark/>
          </w:tcPr>
          <w:p w14:paraId="304241E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610.405</w:t>
            </w:r>
          </w:p>
        </w:tc>
        <w:tc>
          <w:tcPr>
            <w:tcW w:w="960" w:type="dxa"/>
            <w:noWrap/>
            <w:hideMark/>
          </w:tcPr>
          <w:p w14:paraId="78E780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7</w:t>
            </w:r>
          </w:p>
        </w:tc>
      </w:tr>
      <w:tr w:rsidR="00750F43" w:rsidRPr="00750F43" w14:paraId="0A9F5AF8"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74F0E5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6EE5D64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8</w:t>
            </w:r>
          </w:p>
        </w:tc>
        <w:tc>
          <w:tcPr>
            <w:tcW w:w="960" w:type="dxa"/>
            <w:noWrap/>
            <w:hideMark/>
          </w:tcPr>
          <w:p w14:paraId="025B38B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09C92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11B61B9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2</w:t>
            </w:r>
          </w:p>
        </w:tc>
        <w:tc>
          <w:tcPr>
            <w:tcW w:w="960" w:type="dxa"/>
            <w:noWrap/>
            <w:hideMark/>
          </w:tcPr>
          <w:p w14:paraId="124DC39A"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792.607</w:t>
            </w:r>
          </w:p>
        </w:tc>
        <w:tc>
          <w:tcPr>
            <w:tcW w:w="960" w:type="dxa"/>
            <w:noWrap/>
            <w:hideMark/>
          </w:tcPr>
          <w:p w14:paraId="4C5597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4</w:t>
            </w:r>
          </w:p>
        </w:tc>
      </w:tr>
      <w:tr w:rsidR="00750F43" w:rsidRPr="00750F43" w14:paraId="7BE68F4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E719963"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071634C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59</w:t>
            </w:r>
          </w:p>
        </w:tc>
        <w:tc>
          <w:tcPr>
            <w:tcW w:w="960" w:type="dxa"/>
            <w:noWrap/>
            <w:hideMark/>
          </w:tcPr>
          <w:p w14:paraId="79F3402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16</w:t>
            </w:r>
          </w:p>
        </w:tc>
        <w:tc>
          <w:tcPr>
            <w:tcW w:w="960" w:type="dxa"/>
            <w:noWrap/>
            <w:hideMark/>
          </w:tcPr>
          <w:p w14:paraId="03F2240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w:t>
            </w:r>
          </w:p>
        </w:tc>
        <w:tc>
          <w:tcPr>
            <w:tcW w:w="960" w:type="dxa"/>
            <w:noWrap/>
            <w:hideMark/>
          </w:tcPr>
          <w:p w14:paraId="7B5C784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75</w:t>
            </w:r>
          </w:p>
        </w:tc>
        <w:tc>
          <w:tcPr>
            <w:tcW w:w="960" w:type="dxa"/>
            <w:noWrap/>
            <w:hideMark/>
          </w:tcPr>
          <w:p w14:paraId="258033C9" w14:textId="77777777" w:rsidR="00750F43" w:rsidRPr="00DB26F2"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DB26F2">
              <w:rPr>
                <w:rFonts w:ascii="Calibri" w:hAnsi="Calibri" w:cs="Calibri"/>
                <w:b/>
                <w:color w:val="000000"/>
                <w:sz w:val="22"/>
                <w:szCs w:val="22"/>
                <w:lang w:eastAsia="en-US"/>
              </w:rPr>
              <w:t>4804.884</w:t>
            </w:r>
          </w:p>
        </w:tc>
        <w:tc>
          <w:tcPr>
            <w:tcW w:w="960" w:type="dxa"/>
            <w:noWrap/>
            <w:hideMark/>
          </w:tcPr>
          <w:p w14:paraId="424F6BC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1.311</w:t>
            </w:r>
          </w:p>
        </w:tc>
      </w:tr>
    </w:tbl>
    <w:p w14:paraId="2966178D" w14:textId="2366E8D0" w:rsidR="00E95643" w:rsidRDefault="00E95643" w:rsidP="00C71B32"/>
    <w:p w14:paraId="28AECA57" w14:textId="34E6E038" w:rsidR="000F37AD" w:rsidRDefault="00B55EFE" w:rsidP="00C71B32">
      <w:r>
        <w:t>The results of the analyses on Sim67 and Sim86 from Table &lt;X&gt; and Table &lt;X&gt; respectively, confirm</w:t>
      </w:r>
      <w:r w:rsidR="00404C87">
        <w:t xml:space="preserve"> that</w:t>
      </w:r>
      <w:r>
        <w:t>,</w:t>
      </w:r>
      <w:r w:rsidR="00404C87">
        <w:t xml:space="preserve"> </w:t>
      </w:r>
      <w:r>
        <w:t xml:space="preserve">although LLE, MLLE, </w:t>
      </w:r>
      <w:r w:rsidR="00404C87">
        <w:t xml:space="preserve">Diffusion Map </w:t>
      </w:r>
      <w:r>
        <w:t xml:space="preserve">obtain high scores on datasets with a low number of clusters, as the number of clusters increases their performance degrades. </w:t>
      </w:r>
      <w:r w:rsidR="000F37AD">
        <w:t>Diffusion Map manages to obtain the highest scores for the SS and DBS metric. However, by comparing the results obtained in Table &lt;X&gt; a</w:t>
      </w:r>
      <w:r w:rsidR="00411B95">
        <w:t>nd the space created in Fig &lt;X&gt; …</w:t>
      </w:r>
    </w:p>
    <w:p w14:paraId="3DFE47C8" w14:textId="7C45A737" w:rsidR="00404C87" w:rsidRDefault="000F37AD" w:rsidP="00C71B32">
      <w:r>
        <w:t>T</w:t>
      </w:r>
      <w:r w:rsidR="00842B04">
        <w:t xml:space="preserve">he more complex algorithms such as t-SNE, PHATE, UMAP and </w:t>
      </w:r>
      <w:proofErr w:type="spellStart"/>
      <w:r w:rsidR="00842B04">
        <w:t>TriMap</w:t>
      </w:r>
      <w:proofErr w:type="spellEnd"/>
      <w:r w:rsidR="00842B04">
        <w:t xml:space="preserve"> thrive when the complexity is increased indicated by the high scores obtained. </w:t>
      </w:r>
    </w:p>
    <w:p w14:paraId="28D27E9F" w14:textId="297D9014" w:rsidR="00EA11BD" w:rsidRDefault="00EA11BD" w:rsidP="00EA11BD">
      <w:r>
        <w:t>Table X – Comparison of feature extraction methods on Sim86 (containing 19 clusters) from the perspective of the six performance evaluation metrics. The scores obtained indicate …</w:t>
      </w:r>
    </w:p>
    <w:tbl>
      <w:tblPr>
        <w:tblStyle w:val="GridTable1Light"/>
        <w:tblW w:w="7577" w:type="dxa"/>
        <w:tblLook w:val="04A0" w:firstRow="1" w:lastRow="0" w:firstColumn="1" w:lastColumn="0" w:noHBand="0" w:noVBand="1"/>
      </w:tblPr>
      <w:tblGrid>
        <w:gridCol w:w="1817"/>
        <w:gridCol w:w="960"/>
        <w:gridCol w:w="960"/>
        <w:gridCol w:w="960"/>
        <w:gridCol w:w="960"/>
        <w:gridCol w:w="1056"/>
        <w:gridCol w:w="960"/>
      </w:tblGrid>
      <w:tr w:rsidR="00750F43" w:rsidRPr="00750F43" w14:paraId="334C5314" w14:textId="77777777" w:rsidTr="00750F4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29DD4A43" w14:textId="346DB9D1" w:rsidR="00750F43" w:rsidRPr="00750F43" w:rsidRDefault="00750F43" w:rsidP="00750F43">
            <w:pPr>
              <w:spacing w:line="240" w:lineRule="auto"/>
              <w:jc w:val="left"/>
              <w:rPr>
                <w:rFonts w:ascii="Calibri" w:hAnsi="Calibri" w:cs="Calibri"/>
                <w:color w:val="000000"/>
                <w:sz w:val="22"/>
                <w:szCs w:val="22"/>
                <w:lang w:eastAsia="en-US"/>
              </w:rPr>
            </w:pPr>
            <w:r>
              <w:rPr>
                <w:rFonts w:ascii="Calibri" w:hAnsi="Calibri" w:cs="Calibri"/>
                <w:color w:val="000000"/>
                <w:sz w:val="22"/>
                <w:szCs w:val="22"/>
                <w:lang w:eastAsia="en-US"/>
              </w:rPr>
              <w:t>A</w:t>
            </w:r>
            <w:r w:rsidRPr="00750F43">
              <w:rPr>
                <w:rFonts w:ascii="Calibri" w:hAnsi="Calibri" w:cs="Calibri"/>
                <w:color w:val="000000"/>
                <w:sz w:val="22"/>
                <w:szCs w:val="22"/>
                <w:lang w:eastAsia="en-US"/>
              </w:rPr>
              <w:t>lgorithm</w:t>
            </w:r>
          </w:p>
        </w:tc>
        <w:tc>
          <w:tcPr>
            <w:tcW w:w="960" w:type="dxa"/>
            <w:noWrap/>
            <w:hideMark/>
          </w:tcPr>
          <w:p w14:paraId="2976A97C"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RI</w:t>
            </w:r>
          </w:p>
        </w:tc>
        <w:tc>
          <w:tcPr>
            <w:tcW w:w="960" w:type="dxa"/>
            <w:noWrap/>
            <w:hideMark/>
          </w:tcPr>
          <w:p w14:paraId="4850B5EA"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AMI</w:t>
            </w:r>
          </w:p>
        </w:tc>
        <w:tc>
          <w:tcPr>
            <w:tcW w:w="960" w:type="dxa"/>
            <w:noWrap/>
            <w:hideMark/>
          </w:tcPr>
          <w:p w14:paraId="5B5FB0D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Purity</w:t>
            </w:r>
          </w:p>
        </w:tc>
        <w:tc>
          <w:tcPr>
            <w:tcW w:w="960" w:type="dxa"/>
            <w:noWrap/>
            <w:hideMark/>
          </w:tcPr>
          <w:p w14:paraId="01110CD8"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SS</w:t>
            </w:r>
          </w:p>
        </w:tc>
        <w:tc>
          <w:tcPr>
            <w:tcW w:w="960" w:type="dxa"/>
            <w:noWrap/>
            <w:hideMark/>
          </w:tcPr>
          <w:p w14:paraId="062665E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CHS</w:t>
            </w:r>
          </w:p>
        </w:tc>
        <w:tc>
          <w:tcPr>
            <w:tcW w:w="960" w:type="dxa"/>
            <w:noWrap/>
            <w:hideMark/>
          </w:tcPr>
          <w:p w14:paraId="0A211C6E" w14:textId="77777777" w:rsidR="00750F43" w:rsidRPr="00750F43" w:rsidRDefault="00750F43" w:rsidP="00750F43">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DBS</w:t>
            </w:r>
          </w:p>
        </w:tc>
      </w:tr>
      <w:tr w:rsidR="00750F43" w:rsidRPr="00750F43" w14:paraId="65A3EBC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BF9C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CA</w:t>
            </w:r>
          </w:p>
        </w:tc>
        <w:tc>
          <w:tcPr>
            <w:tcW w:w="960" w:type="dxa"/>
            <w:noWrap/>
            <w:hideMark/>
          </w:tcPr>
          <w:p w14:paraId="564AB06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6</w:t>
            </w:r>
          </w:p>
        </w:tc>
        <w:tc>
          <w:tcPr>
            <w:tcW w:w="960" w:type="dxa"/>
            <w:noWrap/>
            <w:hideMark/>
          </w:tcPr>
          <w:p w14:paraId="0A5DEF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3</w:t>
            </w:r>
          </w:p>
        </w:tc>
        <w:tc>
          <w:tcPr>
            <w:tcW w:w="960" w:type="dxa"/>
            <w:noWrap/>
            <w:hideMark/>
          </w:tcPr>
          <w:p w14:paraId="50C389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9</w:t>
            </w:r>
          </w:p>
        </w:tc>
        <w:tc>
          <w:tcPr>
            <w:tcW w:w="960" w:type="dxa"/>
            <w:noWrap/>
            <w:hideMark/>
          </w:tcPr>
          <w:p w14:paraId="787F74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25</w:t>
            </w:r>
          </w:p>
        </w:tc>
        <w:tc>
          <w:tcPr>
            <w:tcW w:w="960" w:type="dxa"/>
            <w:noWrap/>
            <w:hideMark/>
          </w:tcPr>
          <w:p w14:paraId="4CB692F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59.273</w:t>
            </w:r>
          </w:p>
        </w:tc>
        <w:tc>
          <w:tcPr>
            <w:tcW w:w="960" w:type="dxa"/>
            <w:noWrap/>
            <w:hideMark/>
          </w:tcPr>
          <w:p w14:paraId="13314EA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33</w:t>
            </w:r>
          </w:p>
        </w:tc>
      </w:tr>
      <w:tr w:rsidR="00750F43" w:rsidRPr="00750F43" w14:paraId="76AF2520"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C98520F"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DS</w:t>
            </w:r>
          </w:p>
        </w:tc>
        <w:tc>
          <w:tcPr>
            <w:tcW w:w="960" w:type="dxa"/>
            <w:noWrap/>
            <w:hideMark/>
          </w:tcPr>
          <w:p w14:paraId="5A90E87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3</w:t>
            </w:r>
          </w:p>
        </w:tc>
        <w:tc>
          <w:tcPr>
            <w:tcW w:w="960" w:type="dxa"/>
            <w:noWrap/>
            <w:hideMark/>
          </w:tcPr>
          <w:p w14:paraId="0432B6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3</w:t>
            </w:r>
          </w:p>
        </w:tc>
        <w:tc>
          <w:tcPr>
            <w:tcW w:w="960" w:type="dxa"/>
            <w:noWrap/>
            <w:hideMark/>
          </w:tcPr>
          <w:p w14:paraId="28952E6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2</w:t>
            </w:r>
          </w:p>
        </w:tc>
        <w:tc>
          <w:tcPr>
            <w:tcW w:w="960" w:type="dxa"/>
            <w:noWrap/>
            <w:hideMark/>
          </w:tcPr>
          <w:p w14:paraId="7E231A0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44</w:t>
            </w:r>
          </w:p>
        </w:tc>
        <w:tc>
          <w:tcPr>
            <w:tcW w:w="960" w:type="dxa"/>
            <w:noWrap/>
            <w:hideMark/>
          </w:tcPr>
          <w:p w14:paraId="23AAB09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378.853</w:t>
            </w:r>
          </w:p>
        </w:tc>
        <w:tc>
          <w:tcPr>
            <w:tcW w:w="960" w:type="dxa"/>
            <w:noWrap/>
            <w:hideMark/>
          </w:tcPr>
          <w:p w14:paraId="6644C10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3</w:t>
            </w:r>
          </w:p>
        </w:tc>
      </w:tr>
      <w:tr w:rsidR="00750F43" w:rsidRPr="00750F43" w14:paraId="6DBF896A"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830442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ICA</w:t>
            </w:r>
          </w:p>
        </w:tc>
        <w:tc>
          <w:tcPr>
            <w:tcW w:w="960" w:type="dxa"/>
            <w:noWrap/>
            <w:hideMark/>
          </w:tcPr>
          <w:p w14:paraId="2EB416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31</w:t>
            </w:r>
          </w:p>
        </w:tc>
        <w:tc>
          <w:tcPr>
            <w:tcW w:w="960" w:type="dxa"/>
            <w:noWrap/>
            <w:hideMark/>
          </w:tcPr>
          <w:p w14:paraId="4DC03C7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3</w:t>
            </w:r>
          </w:p>
        </w:tc>
        <w:tc>
          <w:tcPr>
            <w:tcW w:w="960" w:type="dxa"/>
            <w:noWrap/>
            <w:hideMark/>
          </w:tcPr>
          <w:p w14:paraId="62DD298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6</w:t>
            </w:r>
          </w:p>
        </w:tc>
        <w:tc>
          <w:tcPr>
            <w:tcW w:w="960" w:type="dxa"/>
            <w:noWrap/>
            <w:hideMark/>
          </w:tcPr>
          <w:p w14:paraId="598E062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9</w:t>
            </w:r>
          </w:p>
        </w:tc>
        <w:tc>
          <w:tcPr>
            <w:tcW w:w="960" w:type="dxa"/>
            <w:noWrap/>
            <w:hideMark/>
          </w:tcPr>
          <w:p w14:paraId="388E697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434</w:t>
            </w:r>
          </w:p>
        </w:tc>
        <w:tc>
          <w:tcPr>
            <w:tcW w:w="960" w:type="dxa"/>
            <w:noWrap/>
            <w:hideMark/>
          </w:tcPr>
          <w:p w14:paraId="4A710AF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939</w:t>
            </w:r>
          </w:p>
        </w:tc>
      </w:tr>
      <w:tr w:rsidR="00750F43" w:rsidRPr="00750F43" w14:paraId="6FAE902B"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8078ADC"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KPCA</w:t>
            </w:r>
          </w:p>
        </w:tc>
        <w:tc>
          <w:tcPr>
            <w:tcW w:w="960" w:type="dxa"/>
            <w:noWrap/>
            <w:hideMark/>
          </w:tcPr>
          <w:p w14:paraId="046714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7</w:t>
            </w:r>
          </w:p>
        </w:tc>
        <w:tc>
          <w:tcPr>
            <w:tcW w:w="960" w:type="dxa"/>
            <w:noWrap/>
            <w:hideMark/>
          </w:tcPr>
          <w:p w14:paraId="0193189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0323E7E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7</w:t>
            </w:r>
          </w:p>
        </w:tc>
        <w:tc>
          <w:tcPr>
            <w:tcW w:w="960" w:type="dxa"/>
            <w:noWrap/>
            <w:hideMark/>
          </w:tcPr>
          <w:p w14:paraId="13832FA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05</w:t>
            </w:r>
          </w:p>
        </w:tc>
        <w:tc>
          <w:tcPr>
            <w:tcW w:w="960" w:type="dxa"/>
            <w:noWrap/>
            <w:hideMark/>
          </w:tcPr>
          <w:p w14:paraId="2AC6FBC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1.59</w:t>
            </w:r>
          </w:p>
        </w:tc>
        <w:tc>
          <w:tcPr>
            <w:tcW w:w="960" w:type="dxa"/>
            <w:noWrap/>
            <w:hideMark/>
          </w:tcPr>
          <w:p w14:paraId="2EB4F88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132</w:t>
            </w:r>
          </w:p>
        </w:tc>
      </w:tr>
      <w:tr w:rsidR="00750F43" w:rsidRPr="00750F43" w14:paraId="1F4E60A2"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6DDAA4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OM</w:t>
            </w:r>
          </w:p>
        </w:tc>
        <w:tc>
          <w:tcPr>
            <w:tcW w:w="960" w:type="dxa"/>
            <w:noWrap/>
            <w:hideMark/>
          </w:tcPr>
          <w:p w14:paraId="50D9861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83</w:t>
            </w:r>
          </w:p>
        </w:tc>
        <w:tc>
          <w:tcPr>
            <w:tcW w:w="960" w:type="dxa"/>
            <w:noWrap/>
            <w:hideMark/>
          </w:tcPr>
          <w:p w14:paraId="43FABBB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w:t>
            </w:r>
          </w:p>
        </w:tc>
        <w:tc>
          <w:tcPr>
            <w:tcW w:w="960" w:type="dxa"/>
            <w:noWrap/>
            <w:hideMark/>
          </w:tcPr>
          <w:p w14:paraId="0500F3C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29</w:t>
            </w:r>
          </w:p>
        </w:tc>
        <w:tc>
          <w:tcPr>
            <w:tcW w:w="960" w:type="dxa"/>
            <w:noWrap/>
            <w:hideMark/>
          </w:tcPr>
          <w:p w14:paraId="109553B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091</w:t>
            </w:r>
          </w:p>
        </w:tc>
        <w:tc>
          <w:tcPr>
            <w:tcW w:w="960" w:type="dxa"/>
            <w:noWrap/>
            <w:hideMark/>
          </w:tcPr>
          <w:p w14:paraId="4BB96A5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46.982</w:t>
            </w:r>
          </w:p>
        </w:tc>
        <w:tc>
          <w:tcPr>
            <w:tcW w:w="960" w:type="dxa"/>
            <w:noWrap/>
            <w:hideMark/>
          </w:tcPr>
          <w:p w14:paraId="2330B9A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5</w:t>
            </w:r>
          </w:p>
        </w:tc>
      </w:tr>
      <w:tr w:rsidR="00750F43" w:rsidRPr="00750F43" w14:paraId="586C5F6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CDDE618"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AE</w:t>
            </w:r>
          </w:p>
        </w:tc>
        <w:tc>
          <w:tcPr>
            <w:tcW w:w="960" w:type="dxa"/>
            <w:noWrap/>
            <w:hideMark/>
          </w:tcPr>
          <w:p w14:paraId="07D0E5E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62</w:t>
            </w:r>
          </w:p>
        </w:tc>
        <w:tc>
          <w:tcPr>
            <w:tcW w:w="960" w:type="dxa"/>
            <w:noWrap/>
            <w:hideMark/>
          </w:tcPr>
          <w:p w14:paraId="740FEDA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2</w:t>
            </w:r>
          </w:p>
        </w:tc>
        <w:tc>
          <w:tcPr>
            <w:tcW w:w="960" w:type="dxa"/>
            <w:noWrap/>
            <w:hideMark/>
          </w:tcPr>
          <w:p w14:paraId="221D4F1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2</w:t>
            </w:r>
          </w:p>
        </w:tc>
        <w:tc>
          <w:tcPr>
            <w:tcW w:w="960" w:type="dxa"/>
            <w:noWrap/>
            <w:hideMark/>
          </w:tcPr>
          <w:p w14:paraId="596F6E4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5</w:t>
            </w:r>
          </w:p>
        </w:tc>
        <w:tc>
          <w:tcPr>
            <w:tcW w:w="960" w:type="dxa"/>
            <w:noWrap/>
            <w:hideMark/>
          </w:tcPr>
          <w:p w14:paraId="22E6ACF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8335.08</w:t>
            </w:r>
          </w:p>
        </w:tc>
        <w:tc>
          <w:tcPr>
            <w:tcW w:w="960" w:type="dxa"/>
            <w:noWrap/>
            <w:hideMark/>
          </w:tcPr>
          <w:p w14:paraId="0685DC9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3</w:t>
            </w:r>
          </w:p>
        </w:tc>
      </w:tr>
      <w:tr w:rsidR="00750F43" w:rsidRPr="00750F43" w14:paraId="0E25187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095B8E1"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LLE</w:t>
            </w:r>
          </w:p>
        </w:tc>
        <w:tc>
          <w:tcPr>
            <w:tcW w:w="960" w:type="dxa"/>
            <w:noWrap/>
            <w:hideMark/>
          </w:tcPr>
          <w:p w14:paraId="1AE2793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69</w:t>
            </w:r>
          </w:p>
        </w:tc>
        <w:tc>
          <w:tcPr>
            <w:tcW w:w="960" w:type="dxa"/>
            <w:noWrap/>
            <w:hideMark/>
          </w:tcPr>
          <w:p w14:paraId="7D51E96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46</w:t>
            </w:r>
          </w:p>
        </w:tc>
        <w:tc>
          <w:tcPr>
            <w:tcW w:w="960" w:type="dxa"/>
            <w:noWrap/>
            <w:hideMark/>
          </w:tcPr>
          <w:p w14:paraId="4A74293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32</w:t>
            </w:r>
          </w:p>
        </w:tc>
        <w:tc>
          <w:tcPr>
            <w:tcW w:w="960" w:type="dxa"/>
            <w:noWrap/>
            <w:hideMark/>
          </w:tcPr>
          <w:p w14:paraId="655E660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5</w:t>
            </w:r>
          </w:p>
        </w:tc>
        <w:tc>
          <w:tcPr>
            <w:tcW w:w="960" w:type="dxa"/>
            <w:noWrap/>
            <w:hideMark/>
          </w:tcPr>
          <w:p w14:paraId="717CA06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760.308</w:t>
            </w:r>
          </w:p>
        </w:tc>
        <w:tc>
          <w:tcPr>
            <w:tcW w:w="960" w:type="dxa"/>
            <w:noWrap/>
            <w:hideMark/>
          </w:tcPr>
          <w:p w14:paraId="5521D63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22</w:t>
            </w:r>
          </w:p>
        </w:tc>
      </w:tr>
      <w:tr w:rsidR="00750F43" w:rsidRPr="00750F43" w14:paraId="1D90B2F3"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40283E1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MLLE</w:t>
            </w:r>
          </w:p>
        </w:tc>
        <w:tc>
          <w:tcPr>
            <w:tcW w:w="960" w:type="dxa"/>
            <w:noWrap/>
            <w:hideMark/>
          </w:tcPr>
          <w:p w14:paraId="62E295F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02</w:t>
            </w:r>
          </w:p>
        </w:tc>
        <w:tc>
          <w:tcPr>
            <w:tcW w:w="960" w:type="dxa"/>
            <w:noWrap/>
            <w:hideMark/>
          </w:tcPr>
          <w:p w14:paraId="299F81D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26</w:t>
            </w:r>
          </w:p>
        </w:tc>
        <w:tc>
          <w:tcPr>
            <w:tcW w:w="960" w:type="dxa"/>
            <w:noWrap/>
            <w:hideMark/>
          </w:tcPr>
          <w:p w14:paraId="6743F0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4</w:t>
            </w:r>
          </w:p>
        </w:tc>
        <w:tc>
          <w:tcPr>
            <w:tcW w:w="960" w:type="dxa"/>
            <w:noWrap/>
            <w:hideMark/>
          </w:tcPr>
          <w:p w14:paraId="345C838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86</w:t>
            </w:r>
          </w:p>
        </w:tc>
        <w:tc>
          <w:tcPr>
            <w:tcW w:w="960" w:type="dxa"/>
            <w:noWrap/>
            <w:hideMark/>
          </w:tcPr>
          <w:p w14:paraId="5C2FA2D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323.771</w:t>
            </w:r>
          </w:p>
        </w:tc>
        <w:tc>
          <w:tcPr>
            <w:tcW w:w="960" w:type="dxa"/>
            <w:noWrap/>
            <w:hideMark/>
          </w:tcPr>
          <w:p w14:paraId="2A87248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91</w:t>
            </w:r>
          </w:p>
        </w:tc>
      </w:tr>
      <w:tr w:rsidR="00750F43" w:rsidRPr="00750F43" w14:paraId="4A3944C6"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32DC355"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lastRenderedPageBreak/>
              <w:t>Keppler</w:t>
            </w:r>
            <w:proofErr w:type="spellEnd"/>
            <w:r w:rsidRPr="00750F43">
              <w:rPr>
                <w:rFonts w:ascii="Calibri" w:hAnsi="Calibri" w:cs="Calibri"/>
                <w:color w:val="000000"/>
                <w:sz w:val="22"/>
                <w:szCs w:val="22"/>
                <w:lang w:eastAsia="en-US"/>
              </w:rPr>
              <w:t xml:space="preserve"> Mapper</w:t>
            </w:r>
          </w:p>
        </w:tc>
        <w:tc>
          <w:tcPr>
            <w:tcW w:w="960" w:type="dxa"/>
            <w:noWrap/>
            <w:hideMark/>
          </w:tcPr>
          <w:p w14:paraId="1DAB706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25</w:t>
            </w:r>
          </w:p>
        </w:tc>
        <w:tc>
          <w:tcPr>
            <w:tcW w:w="960" w:type="dxa"/>
            <w:noWrap/>
            <w:hideMark/>
          </w:tcPr>
          <w:p w14:paraId="550478D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36</w:t>
            </w:r>
          </w:p>
        </w:tc>
        <w:tc>
          <w:tcPr>
            <w:tcW w:w="960" w:type="dxa"/>
            <w:noWrap/>
            <w:hideMark/>
          </w:tcPr>
          <w:p w14:paraId="279D6E6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856</w:t>
            </w:r>
          </w:p>
        </w:tc>
        <w:tc>
          <w:tcPr>
            <w:tcW w:w="960" w:type="dxa"/>
            <w:noWrap/>
            <w:hideMark/>
          </w:tcPr>
          <w:p w14:paraId="5DA1677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32</w:t>
            </w:r>
          </w:p>
        </w:tc>
        <w:tc>
          <w:tcPr>
            <w:tcW w:w="960" w:type="dxa"/>
            <w:noWrap/>
            <w:hideMark/>
          </w:tcPr>
          <w:p w14:paraId="140C333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125.113</w:t>
            </w:r>
          </w:p>
        </w:tc>
        <w:tc>
          <w:tcPr>
            <w:tcW w:w="960" w:type="dxa"/>
            <w:noWrap/>
            <w:hideMark/>
          </w:tcPr>
          <w:p w14:paraId="331510F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63</w:t>
            </w:r>
          </w:p>
        </w:tc>
      </w:tr>
      <w:tr w:rsidR="00750F43" w:rsidRPr="00750F43" w14:paraId="71C62B39"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121046BC"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Isomap</w:t>
            </w:r>
            <w:proofErr w:type="spellEnd"/>
          </w:p>
        </w:tc>
        <w:tc>
          <w:tcPr>
            <w:tcW w:w="960" w:type="dxa"/>
            <w:noWrap/>
            <w:hideMark/>
          </w:tcPr>
          <w:p w14:paraId="157655D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88</w:t>
            </w:r>
          </w:p>
        </w:tc>
        <w:tc>
          <w:tcPr>
            <w:tcW w:w="960" w:type="dxa"/>
            <w:noWrap/>
            <w:hideMark/>
          </w:tcPr>
          <w:p w14:paraId="77C8E8A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88</w:t>
            </w:r>
          </w:p>
        </w:tc>
        <w:tc>
          <w:tcPr>
            <w:tcW w:w="960" w:type="dxa"/>
            <w:noWrap/>
            <w:hideMark/>
          </w:tcPr>
          <w:p w14:paraId="7191778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93</w:t>
            </w:r>
          </w:p>
        </w:tc>
        <w:tc>
          <w:tcPr>
            <w:tcW w:w="960" w:type="dxa"/>
            <w:noWrap/>
            <w:hideMark/>
          </w:tcPr>
          <w:p w14:paraId="74A34670"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66</w:t>
            </w:r>
          </w:p>
        </w:tc>
        <w:tc>
          <w:tcPr>
            <w:tcW w:w="960" w:type="dxa"/>
            <w:noWrap/>
            <w:hideMark/>
          </w:tcPr>
          <w:p w14:paraId="36D23325"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3518.915</w:t>
            </w:r>
          </w:p>
        </w:tc>
        <w:tc>
          <w:tcPr>
            <w:tcW w:w="960" w:type="dxa"/>
            <w:noWrap/>
            <w:hideMark/>
          </w:tcPr>
          <w:p w14:paraId="3900E1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597</w:t>
            </w:r>
          </w:p>
        </w:tc>
      </w:tr>
      <w:tr w:rsidR="00750F43" w:rsidRPr="00750F43" w14:paraId="6D3F64AC"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5A752DCE"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Spectral embedding</w:t>
            </w:r>
          </w:p>
        </w:tc>
        <w:tc>
          <w:tcPr>
            <w:tcW w:w="960" w:type="dxa"/>
            <w:noWrap/>
            <w:hideMark/>
          </w:tcPr>
          <w:p w14:paraId="5C6B1AA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5</w:t>
            </w:r>
          </w:p>
        </w:tc>
        <w:tc>
          <w:tcPr>
            <w:tcW w:w="960" w:type="dxa"/>
            <w:noWrap/>
            <w:hideMark/>
          </w:tcPr>
          <w:p w14:paraId="13EADC0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18</w:t>
            </w:r>
          </w:p>
        </w:tc>
        <w:tc>
          <w:tcPr>
            <w:tcW w:w="960" w:type="dxa"/>
            <w:noWrap/>
            <w:hideMark/>
          </w:tcPr>
          <w:p w14:paraId="3406C9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94</w:t>
            </w:r>
          </w:p>
        </w:tc>
        <w:tc>
          <w:tcPr>
            <w:tcW w:w="960" w:type="dxa"/>
            <w:noWrap/>
            <w:hideMark/>
          </w:tcPr>
          <w:p w14:paraId="03705451"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11</w:t>
            </w:r>
          </w:p>
        </w:tc>
        <w:tc>
          <w:tcPr>
            <w:tcW w:w="960" w:type="dxa"/>
            <w:noWrap/>
            <w:hideMark/>
          </w:tcPr>
          <w:p w14:paraId="075F4C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622.293</w:t>
            </w:r>
          </w:p>
        </w:tc>
        <w:tc>
          <w:tcPr>
            <w:tcW w:w="960" w:type="dxa"/>
            <w:noWrap/>
            <w:hideMark/>
          </w:tcPr>
          <w:p w14:paraId="6DFBBAE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2.804</w:t>
            </w:r>
          </w:p>
        </w:tc>
      </w:tr>
      <w:tr w:rsidR="00750F43" w:rsidRPr="00750F43" w14:paraId="43052075"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406127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t-SNE</w:t>
            </w:r>
          </w:p>
        </w:tc>
        <w:tc>
          <w:tcPr>
            <w:tcW w:w="960" w:type="dxa"/>
            <w:noWrap/>
            <w:hideMark/>
          </w:tcPr>
          <w:p w14:paraId="67FE71E8"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781</w:t>
            </w:r>
          </w:p>
        </w:tc>
        <w:tc>
          <w:tcPr>
            <w:tcW w:w="960" w:type="dxa"/>
            <w:noWrap/>
            <w:hideMark/>
          </w:tcPr>
          <w:p w14:paraId="2764D0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14</w:t>
            </w:r>
          </w:p>
        </w:tc>
        <w:tc>
          <w:tcPr>
            <w:tcW w:w="960" w:type="dxa"/>
            <w:noWrap/>
            <w:hideMark/>
          </w:tcPr>
          <w:p w14:paraId="61B1349F"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FE6CEC">
              <w:rPr>
                <w:rFonts w:ascii="Calibri" w:hAnsi="Calibri" w:cs="Calibri"/>
                <w:b/>
                <w:color w:val="000000"/>
                <w:sz w:val="22"/>
                <w:szCs w:val="22"/>
                <w:lang w:eastAsia="en-US"/>
              </w:rPr>
              <w:t>0.954</w:t>
            </w:r>
          </w:p>
        </w:tc>
        <w:tc>
          <w:tcPr>
            <w:tcW w:w="960" w:type="dxa"/>
            <w:noWrap/>
            <w:hideMark/>
          </w:tcPr>
          <w:p w14:paraId="663CADFF"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14</w:t>
            </w:r>
          </w:p>
        </w:tc>
        <w:tc>
          <w:tcPr>
            <w:tcW w:w="960" w:type="dxa"/>
            <w:noWrap/>
            <w:hideMark/>
          </w:tcPr>
          <w:p w14:paraId="40EC019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286.09</w:t>
            </w:r>
          </w:p>
        </w:tc>
        <w:tc>
          <w:tcPr>
            <w:tcW w:w="960" w:type="dxa"/>
            <w:noWrap/>
            <w:hideMark/>
          </w:tcPr>
          <w:p w14:paraId="3906555A"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871</w:t>
            </w:r>
          </w:p>
        </w:tc>
      </w:tr>
      <w:tr w:rsidR="00750F43" w:rsidRPr="00750F43" w14:paraId="1457200F"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6BAFC46"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Diffusion Map</w:t>
            </w:r>
          </w:p>
        </w:tc>
        <w:tc>
          <w:tcPr>
            <w:tcW w:w="960" w:type="dxa"/>
            <w:noWrap/>
            <w:hideMark/>
          </w:tcPr>
          <w:p w14:paraId="3E6CE61E"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317</w:t>
            </w:r>
          </w:p>
        </w:tc>
        <w:tc>
          <w:tcPr>
            <w:tcW w:w="960" w:type="dxa"/>
            <w:noWrap/>
            <w:hideMark/>
          </w:tcPr>
          <w:p w14:paraId="72C4DAD2"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52</w:t>
            </w:r>
          </w:p>
        </w:tc>
        <w:tc>
          <w:tcPr>
            <w:tcW w:w="960" w:type="dxa"/>
            <w:noWrap/>
            <w:hideMark/>
          </w:tcPr>
          <w:p w14:paraId="050BA6E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475</w:t>
            </w:r>
          </w:p>
        </w:tc>
        <w:tc>
          <w:tcPr>
            <w:tcW w:w="960" w:type="dxa"/>
            <w:noWrap/>
            <w:hideMark/>
          </w:tcPr>
          <w:p w14:paraId="2B0E7BB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286</w:t>
            </w:r>
          </w:p>
        </w:tc>
        <w:tc>
          <w:tcPr>
            <w:tcW w:w="960" w:type="dxa"/>
            <w:noWrap/>
            <w:hideMark/>
          </w:tcPr>
          <w:p w14:paraId="65AD74E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434.835</w:t>
            </w:r>
          </w:p>
        </w:tc>
        <w:tc>
          <w:tcPr>
            <w:tcW w:w="960" w:type="dxa"/>
            <w:noWrap/>
            <w:hideMark/>
          </w:tcPr>
          <w:p w14:paraId="4A6B603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897</w:t>
            </w:r>
          </w:p>
        </w:tc>
      </w:tr>
      <w:tr w:rsidR="00750F43" w:rsidRPr="00750F43" w14:paraId="5B825EBD"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D759F83"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PHATE</w:t>
            </w:r>
          </w:p>
        </w:tc>
        <w:tc>
          <w:tcPr>
            <w:tcW w:w="960" w:type="dxa"/>
            <w:noWrap/>
            <w:hideMark/>
          </w:tcPr>
          <w:p w14:paraId="54754A0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707</w:t>
            </w:r>
          </w:p>
        </w:tc>
        <w:tc>
          <w:tcPr>
            <w:tcW w:w="960" w:type="dxa"/>
            <w:noWrap/>
            <w:hideMark/>
          </w:tcPr>
          <w:p w14:paraId="32A65FB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7</w:t>
            </w:r>
          </w:p>
        </w:tc>
        <w:tc>
          <w:tcPr>
            <w:tcW w:w="960" w:type="dxa"/>
            <w:noWrap/>
            <w:hideMark/>
          </w:tcPr>
          <w:p w14:paraId="33B3A40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5</w:t>
            </w:r>
          </w:p>
        </w:tc>
        <w:tc>
          <w:tcPr>
            <w:tcW w:w="960" w:type="dxa"/>
            <w:noWrap/>
            <w:hideMark/>
          </w:tcPr>
          <w:p w14:paraId="0DA8C6F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w:t>
            </w:r>
          </w:p>
        </w:tc>
        <w:tc>
          <w:tcPr>
            <w:tcW w:w="960" w:type="dxa"/>
            <w:noWrap/>
            <w:hideMark/>
          </w:tcPr>
          <w:p w14:paraId="1EE58F1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089.876</w:t>
            </w:r>
          </w:p>
        </w:tc>
        <w:tc>
          <w:tcPr>
            <w:tcW w:w="960" w:type="dxa"/>
            <w:noWrap/>
            <w:hideMark/>
          </w:tcPr>
          <w:p w14:paraId="67AFBA1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32</w:t>
            </w:r>
          </w:p>
        </w:tc>
      </w:tr>
      <w:tr w:rsidR="00750F43" w:rsidRPr="00750F43" w14:paraId="5CFCE477"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337971D2" w14:textId="77777777" w:rsidR="00750F43" w:rsidRPr="00750F43" w:rsidRDefault="00750F43" w:rsidP="00750F43">
            <w:pPr>
              <w:spacing w:line="240" w:lineRule="auto"/>
              <w:jc w:val="left"/>
              <w:rPr>
                <w:rFonts w:ascii="Calibri" w:hAnsi="Calibri" w:cs="Calibri"/>
                <w:color w:val="000000"/>
                <w:sz w:val="22"/>
                <w:szCs w:val="22"/>
                <w:lang w:eastAsia="en-US"/>
              </w:rPr>
            </w:pPr>
            <w:r w:rsidRPr="00750F43">
              <w:rPr>
                <w:rFonts w:ascii="Calibri" w:hAnsi="Calibri" w:cs="Calibri"/>
                <w:color w:val="000000"/>
                <w:sz w:val="22"/>
                <w:szCs w:val="22"/>
                <w:lang w:eastAsia="en-US"/>
              </w:rPr>
              <w:t>UMAP</w:t>
            </w:r>
          </w:p>
        </w:tc>
        <w:tc>
          <w:tcPr>
            <w:tcW w:w="960" w:type="dxa"/>
            <w:noWrap/>
            <w:hideMark/>
          </w:tcPr>
          <w:p w14:paraId="551054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781</w:t>
            </w:r>
          </w:p>
        </w:tc>
        <w:tc>
          <w:tcPr>
            <w:tcW w:w="960" w:type="dxa"/>
            <w:noWrap/>
            <w:hideMark/>
          </w:tcPr>
          <w:p w14:paraId="6E77B9AB"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0.921</w:t>
            </w:r>
          </w:p>
        </w:tc>
        <w:tc>
          <w:tcPr>
            <w:tcW w:w="960" w:type="dxa"/>
            <w:noWrap/>
            <w:hideMark/>
          </w:tcPr>
          <w:p w14:paraId="021ACCDC" w14:textId="77777777" w:rsidR="00750F43" w:rsidRPr="00FE6CEC"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E6CEC">
              <w:rPr>
                <w:rFonts w:ascii="Calibri" w:hAnsi="Calibri" w:cs="Calibri"/>
                <w:color w:val="000000"/>
                <w:sz w:val="22"/>
                <w:szCs w:val="22"/>
                <w:lang w:eastAsia="en-US"/>
              </w:rPr>
              <w:t>0.939</w:t>
            </w:r>
          </w:p>
        </w:tc>
        <w:tc>
          <w:tcPr>
            <w:tcW w:w="960" w:type="dxa"/>
            <w:noWrap/>
            <w:hideMark/>
          </w:tcPr>
          <w:p w14:paraId="5931D196"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4</w:t>
            </w:r>
          </w:p>
        </w:tc>
        <w:tc>
          <w:tcPr>
            <w:tcW w:w="960" w:type="dxa"/>
            <w:noWrap/>
            <w:hideMark/>
          </w:tcPr>
          <w:p w14:paraId="67425423"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sz w:val="22"/>
                <w:szCs w:val="22"/>
                <w:lang w:eastAsia="en-US"/>
              </w:rPr>
            </w:pPr>
            <w:r w:rsidRPr="00750F43">
              <w:rPr>
                <w:rFonts w:ascii="Calibri" w:hAnsi="Calibri" w:cs="Calibri"/>
                <w:b/>
                <w:color w:val="000000"/>
                <w:sz w:val="22"/>
                <w:szCs w:val="22"/>
                <w:lang w:eastAsia="en-US"/>
              </w:rPr>
              <w:t>4461.659</w:t>
            </w:r>
          </w:p>
        </w:tc>
        <w:tc>
          <w:tcPr>
            <w:tcW w:w="960" w:type="dxa"/>
            <w:noWrap/>
            <w:hideMark/>
          </w:tcPr>
          <w:p w14:paraId="76A2C217"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567</w:t>
            </w:r>
          </w:p>
        </w:tc>
      </w:tr>
      <w:tr w:rsidR="00750F43" w:rsidRPr="00750F43" w14:paraId="7AAF1368" w14:textId="77777777" w:rsidTr="00750F43">
        <w:trPr>
          <w:trHeight w:val="300"/>
        </w:trPr>
        <w:tc>
          <w:tcPr>
            <w:cnfStyle w:val="001000000000" w:firstRow="0" w:lastRow="0" w:firstColumn="1" w:lastColumn="0" w:oddVBand="0" w:evenVBand="0" w:oddHBand="0" w:evenHBand="0" w:firstRowFirstColumn="0" w:firstRowLastColumn="0" w:lastRowFirstColumn="0" w:lastRowLastColumn="0"/>
            <w:tcW w:w="1817" w:type="dxa"/>
            <w:noWrap/>
            <w:hideMark/>
          </w:tcPr>
          <w:p w14:paraId="6CD589A9" w14:textId="77777777" w:rsidR="00750F43" w:rsidRPr="00750F43" w:rsidRDefault="00750F43" w:rsidP="00750F43">
            <w:pPr>
              <w:spacing w:line="240" w:lineRule="auto"/>
              <w:jc w:val="left"/>
              <w:rPr>
                <w:rFonts w:ascii="Calibri" w:hAnsi="Calibri" w:cs="Calibri"/>
                <w:color w:val="000000"/>
                <w:sz w:val="22"/>
                <w:szCs w:val="22"/>
                <w:lang w:eastAsia="en-US"/>
              </w:rPr>
            </w:pPr>
            <w:proofErr w:type="spellStart"/>
            <w:r w:rsidRPr="00750F43">
              <w:rPr>
                <w:rFonts w:ascii="Calibri" w:hAnsi="Calibri" w:cs="Calibri"/>
                <w:color w:val="000000"/>
                <w:sz w:val="22"/>
                <w:szCs w:val="22"/>
                <w:lang w:eastAsia="en-US"/>
              </w:rPr>
              <w:t>Trimap</w:t>
            </w:r>
            <w:proofErr w:type="spellEnd"/>
          </w:p>
        </w:tc>
        <w:tc>
          <w:tcPr>
            <w:tcW w:w="960" w:type="dxa"/>
            <w:noWrap/>
            <w:hideMark/>
          </w:tcPr>
          <w:p w14:paraId="570F0FD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683</w:t>
            </w:r>
          </w:p>
        </w:tc>
        <w:tc>
          <w:tcPr>
            <w:tcW w:w="960" w:type="dxa"/>
            <w:noWrap/>
            <w:hideMark/>
          </w:tcPr>
          <w:p w14:paraId="77DF2688"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46D62C89"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902</w:t>
            </w:r>
          </w:p>
        </w:tc>
        <w:tc>
          <w:tcPr>
            <w:tcW w:w="960" w:type="dxa"/>
            <w:noWrap/>
            <w:hideMark/>
          </w:tcPr>
          <w:p w14:paraId="21776ACC"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0.254</w:t>
            </w:r>
          </w:p>
        </w:tc>
        <w:tc>
          <w:tcPr>
            <w:tcW w:w="960" w:type="dxa"/>
            <w:noWrap/>
            <w:hideMark/>
          </w:tcPr>
          <w:p w14:paraId="7D48E494"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4429.627</w:t>
            </w:r>
          </w:p>
        </w:tc>
        <w:tc>
          <w:tcPr>
            <w:tcW w:w="960" w:type="dxa"/>
            <w:noWrap/>
            <w:hideMark/>
          </w:tcPr>
          <w:p w14:paraId="7076051D" w14:textId="77777777" w:rsidR="00750F43" w:rsidRPr="00750F43" w:rsidRDefault="00750F43" w:rsidP="00750F4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750F43">
              <w:rPr>
                <w:rFonts w:ascii="Calibri" w:hAnsi="Calibri" w:cs="Calibri"/>
                <w:color w:val="000000"/>
                <w:sz w:val="22"/>
                <w:szCs w:val="22"/>
                <w:lang w:eastAsia="en-US"/>
              </w:rPr>
              <w:t>1.603</w:t>
            </w:r>
          </w:p>
        </w:tc>
      </w:tr>
    </w:tbl>
    <w:p w14:paraId="502E4480" w14:textId="77777777" w:rsidR="00E95643" w:rsidRDefault="00E95643" w:rsidP="00C71B32"/>
    <w:p w14:paraId="3CCBD568" w14:textId="77777777" w:rsidR="00C30F31" w:rsidRDefault="00C30F31" w:rsidP="00C71B32"/>
    <w:p w14:paraId="5AA6440A" w14:textId="3D5AB65D" w:rsidR="00CB0B2F" w:rsidRDefault="00CB0B2F" w:rsidP="00CB0B2F">
      <w:pPr>
        <w:pStyle w:val="Heading2"/>
        <w:rPr>
          <w:rStyle w:val="Heading2Char"/>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r>
        <w:rPr>
          <w:rStyle w:val="Heading2Char"/>
        </w:rPr>
        <w:t xml:space="preserve"> on all datasets</w:t>
      </w:r>
    </w:p>
    <w:p w14:paraId="588C8037" w14:textId="33B08173" w:rsidR="00CB0B2F" w:rsidRPr="00E44BF7" w:rsidRDefault="00BD525F" w:rsidP="00E44BF7">
      <w:pPr>
        <w:rPr>
          <w:rFonts w:eastAsiaTheme="majorEastAsia"/>
        </w:rPr>
      </w:pPr>
      <w:r>
        <w:rPr>
          <w:rFonts w:eastAsiaTheme="majorEastAsia"/>
        </w:rPr>
        <w:t xml:space="preserve">The previous analysis shows only a narrow view of the </w:t>
      </w:r>
      <w:r w:rsidR="00F93A6A">
        <w:rPr>
          <w:rFonts w:eastAsiaTheme="majorEastAsia"/>
        </w:rPr>
        <w:t xml:space="preserve">feature extraction algorithms. </w:t>
      </w:r>
      <w:r w:rsidR="00CB0B2F">
        <w:rPr>
          <w:rFonts w:eastAsia="Palatino Linotype"/>
        </w:rPr>
        <w:t>By aggregating the results of all datasets</w:t>
      </w:r>
      <w:r w:rsidR="00116CF1">
        <w:rPr>
          <w:rFonts w:eastAsia="Palatino Linotype"/>
        </w:rPr>
        <w:t xml:space="preserve"> </w:t>
      </w:r>
      <w:r w:rsidR="00116CF1">
        <w:fldChar w:fldCharType="begin"/>
      </w:r>
      <w:r w:rsidR="00116CF1">
        <w:instrText xml:space="preserve"> ADDIN ZOTERO_ITEM CSL_CITATION {"citationID":"wTcYIV8M","properties":{"formattedCitation":"(16)","plainCitation":"(16)","noteIndex":0},"citationItems":[{"id":"8mdVVFhR/pHeCl2Tg","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rsidR="00116CF1">
        <w:fldChar w:fldCharType="separate"/>
      </w:r>
      <w:r w:rsidR="00116CF1" w:rsidRPr="00531BA6">
        <w:t>(16)</w:t>
      </w:r>
      <w:r w:rsidR="00116CF1">
        <w:fldChar w:fldCharType="end"/>
      </w:r>
      <w:r w:rsidR="00CB0B2F">
        <w:rPr>
          <w:rFonts w:eastAsia="Palatino Linotype"/>
        </w:rPr>
        <w:t xml:space="preserve">, a comprehensive evaluation of the feature extraction methods can be obtained due to the variability of the datasets. </w:t>
      </w:r>
      <w:r w:rsidR="00116CF1">
        <w:rPr>
          <w:rFonts w:eastAsia="Palatino Linotype"/>
        </w:rPr>
        <w:t xml:space="preserve">In Fig &lt;X&gt;, the scores obtained by each algorithm for 6 metrics is presented in box plots. </w:t>
      </w:r>
      <w:r w:rsidR="00BC6417">
        <w:rPr>
          <w:rFonts w:eastAsia="Palatino Linotype"/>
        </w:rPr>
        <w:t>In Table &lt;X&gt;, u</w:t>
      </w:r>
      <w:r w:rsidR="001807A2">
        <w:rPr>
          <w:rFonts w:eastAsia="Palatino Linotype"/>
        </w:rPr>
        <w:t xml:space="preserve">sing the </w:t>
      </w:r>
      <w:proofErr w:type="spellStart"/>
      <w:r w:rsidR="001807A2">
        <w:rPr>
          <w:rFonts w:eastAsia="Palatino Linotype"/>
        </w:rPr>
        <w:t>Borda</w:t>
      </w:r>
      <w:proofErr w:type="spellEnd"/>
      <w:r w:rsidR="001807A2">
        <w:rPr>
          <w:rFonts w:eastAsia="Palatino Linotype"/>
        </w:rPr>
        <w:t xml:space="preserve"> rank aggregation</w:t>
      </w:r>
      <w:r w:rsidR="00B475C2">
        <w:rPr>
          <w:rFonts w:eastAsia="Palatino Linotype"/>
        </w:rPr>
        <w:t xml:space="preserve"> </w:t>
      </w:r>
      <w:r w:rsidR="00B475C2">
        <w:fldChar w:fldCharType="begin"/>
      </w:r>
      <w:r w:rsidR="00B475C2">
        <w:instrText xml:space="preserve"> ADDIN ZOTERO_ITEM CSL_CITATION {"citationID":"354WROkP","properties":{"formattedCitation":"(75)","plainCitation":"(75)","noteIndex":0},"citationItems":[{"id":93,"uris":["http://zotero.org/users/8619560/items/XCPMTUEW"],"itemData":{"id":93,"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rsidR="00B475C2">
        <w:fldChar w:fldCharType="separate"/>
      </w:r>
      <w:r w:rsidR="00B475C2" w:rsidRPr="002A12EA">
        <w:t>(75)</w:t>
      </w:r>
      <w:r w:rsidR="00B475C2">
        <w:fldChar w:fldCharType="end"/>
      </w:r>
      <w:r w:rsidR="001807A2">
        <w:rPr>
          <w:rFonts w:eastAsia="Palatino Linotype"/>
        </w:rPr>
        <w:t xml:space="preserve">, the feature extraction methods have been ranked based on the performance obtained across all datasets for each metric. </w:t>
      </w:r>
      <w:r w:rsidR="00407D4D">
        <w:rPr>
          <w:rFonts w:eastAsia="Palatino Linotype"/>
        </w:rPr>
        <w:t xml:space="preserve">As further validation of the results obtained, a statistical analysis using t-tests with a </w:t>
      </w:r>
      <w:proofErr w:type="spellStart"/>
      <w:r w:rsidR="00407D4D">
        <w:rPr>
          <w:rFonts w:eastAsia="Palatino Linotype"/>
        </w:rPr>
        <w:t>Bonferroni</w:t>
      </w:r>
      <w:proofErr w:type="spellEnd"/>
      <w:r w:rsidR="00407D4D">
        <w:rPr>
          <w:rFonts w:eastAsia="Palatino Linotype"/>
        </w:rPr>
        <w:t xml:space="preserve"> correction was performed which can be viewed in Fig &lt;X&gt;.</w:t>
      </w:r>
    </w:p>
    <w:p w14:paraId="59C9947B" w14:textId="478309D9" w:rsidR="006E0D1E" w:rsidRDefault="006E0D1E" w:rsidP="00CB0B2F">
      <w:pPr>
        <w:tabs>
          <w:tab w:val="left" w:pos="216"/>
        </w:tabs>
        <w:spacing w:after="0"/>
        <w:rPr>
          <w:rFonts w:eastAsia="Palatino Linotype"/>
        </w:rPr>
      </w:pPr>
    </w:p>
    <w:p w14:paraId="407C1EAF" w14:textId="3519E1F0" w:rsidR="00FD1B4F" w:rsidRDefault="00FD1B4F" w:rsidP="00CB0B2F">
      <w:pPr>
        <w:tabs>
          <w:tab w:val="left" w:pos="216"/>
        </w:tabs>
        <w:spacing w:after="0"/>
        <w:rPr>
          <w:rFonts w:eastAsia="Palatino Linotype"/>
        </w:rPr>
      </w:pPr>
      <w:r>
        <w:rPr>
          <w:rFonts w:eastAsia="Palatino Linotype"/>
        </w:rPr>
        <w:t xml:space="preserve">Table &lt;X&gt;. </w:t>
      </w:r>
      <w:proofErr w:type="spellStart"/>
      <w:r>
        <w:rPr>
          <w:rFonts w:eastAsia="Palatino Linotype"/>
        </w:rPr>
        <w:t>Borda</w:t>
      </w:r>
      <w:proofErr w:type="spellEnd"/>
      <w:r>
        <w:rPr>
          <w:rFonts w:eastAsia="Palatino Linotype"/>
        </w:rPr>
        <w:t xml:space="preserve"> ranking by each performance metric across all 95 datasets. </w:t>
      </w:r>
    </w:p>
    <w:tbl>
      <w:tblPr>
        <w:tblStyle w:val="GridTable1Light"/>
        <w:tblW w:w="9360" w:type="dxa"/>
        <w:tblLook w:val="04A0" w:firstRow="1" w:lastRow="0" w:firstColumn="1" w:lastColumn="0" w:noHBand="0" w:noVBand="1"/>
      </w:tblPr>
      <w:tblGrid>
        <w:gridCol w:w="950"/>
        <w:gridCol w:w="1434"/>
        <w:gridCol w:w="1433"/>
        <w:gridCol w:w="1433"/>
        <w:gridCol w:w="1433"/>
        <w:gridCol w:w="1433"/>
        <w:gridCol w:w="1433"/>
      </w:tblGrid>
      <w:tr w:rsidR="00FD1B4F" w:rsidRPr="00FD1B4F" w14:paraId="11C7AC33" w14:textId="77777777" w:rsidTr="00FD1B4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49125677" w14:textId="77777777" w:rsidR="00FD1B4F" w:rsidRPr="00FD1B4F" w:rsidRDefault="00FD1B4F" w:rsidP="00FD1B4F">
            <w:pPr>
              <w:spacing w:line="240" w:lineRule="auto"/>
              <w:jc w:val="left"/>
              <w:rPr>
                <w:rFonts w:ascii="Calibri" w:hAnsi="Calibri" w:cs="Calibri"/>
                <w:color w:val="000000"/>
                <w:sz w:val="22"/>
                <w:szCs w:val="22"/>
                <w:lang w:eastAsia="en-US"/>
              </w:rPr>
            </w:pPr>
            <w:r w:rsidRPr="00FD1B4F">
              <w:rPr>
                <w:rFonts w:ascii="Calibri" w:hAnsi="Calibri" w:cs="Calibri"/>
                <w:color w:val="000000"/>
                <w:sz w:val="22"/>
                <w:szCs w:val="22"/>
                <w:lang w:eastAsia="en-US"/>
              </w:rPr>
              <w:t>Method</w:t>
            </w:r>
          </w:p>
        </w:tc>
        <w:tc>
          <w:tcPr>
            <w:tcW w:w="1434" w:type="dxa"/>
            <w:noWrap/>
            <w:hideMark/>
          </w:tcPr>
          <w:p w14:paraId="5F8BFB3B"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RI</w:t>
            </w:r>
          </w:p>
        </w:tc>
        <w:tc>
          <w:tcPr>
            <w:tcW w:w="1433" w:type="dxa"/>
            <w:noWrap/>
            <w:hideMark/>
          </w:tcPr>
          <w:p w14:paraId="1831E4C5"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MI</w:t>
            </w:r>
          </w:p>
        </w:tc>
        <w:tc>
          <w:tcPr>
            <w:tcW w:w="1433" w:type="dxa"/>
            <w:noWrap/>
            <w:hideMark/>
          </w:tcPr>
          <w:p w14:paraId="4D222757"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urity</w:t>
            </w:r>
          </w:p>
        </w:tc>
        <w:tc>
          <w:tcPr>
            <w:tcW w:w="1433" w:type="dxa"/>
            <w:noWrap/>
            <w:hideMark/>
          </w:tcPr>
          <w:p w14:paraId="324C2347"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S</w:t>
            </w:r>
          </w:p>
        </w:tc>
        <w:tc>
          <w:tcPr>
            <w:tcW w:w="1433" w:type="dxa"/>
            <w:noWrap/>
            <w:hideMark/>
          </w:tcPr>
          <w:p w14:paraId="2DF21922"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CHS</w:t>
            </w:r>
          </w:p>
        </w:tc>
        <w:tc>
          <w:tcPr>
            <w:tcW w:w="1433" w:type="dxa"/>
            <w:noWrap/>
            <w:hideMark/>
          </w:tcPr>
          <w:p w14:paraId="3BBB0BFD" w14:textId="77777777" w:rsidR="00FD1B4F" w:rsidRPr="00FD1B4F" w:rsidRDefault="00FD1B4F" w:rsidP="00FD1B4F">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BS</w:t>
            </w:r>
          </w:p>
        </w:tc>
      </w:tr>
      <w:tr w:rsidR="00FD1B4F" w:rsidRPr="00FD1B4F" w14:paraId="66CA77EB"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3425D85A"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w:t>
            </w:r>
          </w:p>
        </w:tc>
        <w:tc>
          <w:tcPr>
            <w:tcW w:w="1434" w:type="dxa"/>
            <w:noWrap/>
            <w:hideMark/>
          </w:tcPr>
          <w:p w14:paraId="2AE9B48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62BFBC5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70A8536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049395E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2CEB1E9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5300F52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r>
      <w:tr w:rsidR="00FD1B4F" w:rsidRPr="00FD1B4F" w14:paraId="2D13726F"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00675189"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2</w:t>
            </w:r>
          </w:p>
        </w:tc>
        <w:tc>
          <w:tcPr>
            <w:tcW w:w="1434" w:type="dxa"/>
            <w:noWrap/>
            <w:hideMark/>
          </w:tcPr>
          <w:p w14:paraId="16AF9C1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6A049F8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Trimap</w:t>
            </w:r>
            <w:proofErr w:type="spellEnd"/>
          </w:p>
        </w:tc>
        <w:tc>
          <w:tcPr>
            <w:tcW w:w="1433" w:type="dxa"/>
            <w:noWrap/>
            <w:hideMark/>
          </w:tcPr>
          <w:p w14:paraId="4E68356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Trimap</w:t>
            </w:r>
            <w:proofErr w:type="spellEnd"/>
          </w:p>
        </w:tc>
        <w:tc>
          <w:tcPr>
            <w:tcW w:w="1433" w:type="dxa"/>
            <w:noWrap/>
            <w:hideMark/>
          </w:tcPr>
          <w:p w14:paraId="0ED62B3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Trimap</w:t>
            </w:r>
            <w:proofErr w:type="spellEnd"/>
          </w:p>
        </w:tc>
        <w:tc>
          <w:tcPr>
            <w:tcW w:w="1433" w:type="dxa"/>
            <w:noWrap/>
            <w:hideMark/>
          </w:tcPr>
          <w:p w14:paraId="494441D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Trimap</w:t>
            </w:r>
            <w:proofErr w:type="spellEnd"/>
          </w:p>
        </w:tc>
        <w:tc>
          <w:tcPr>
            <w:tcW w:w="1433" w:type="dxa"/>
            <w:noWrap/>
            <w:hideMark/>
          </w:tcPr>
          <w:p w14:paraId="5A9F51D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r>
      <w:tr w:rsidR="00FD1B4F" w:rsidRPr="00FD1B4F" w14:paraId="34384C6C"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5E19D12F"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3</w:t>
            </w:r>
          </w:p>
        </w:tc>
        <w:tc>
          <w:tcPr>
            <w:tcW w:w="1434" w:type="dxa"/>
            <w:noWrap/>
            <w:hideMark/>
          </w:tcPr>
          <w:p w14:paraId="1F7ACF2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Trimap</w:t>
            </w:r>
            <w:proofErr w:type="spellEnd"/>
          </w:p>
        </w:tc>
        <w:tc>
          <w:tcPr>
            <w:tcW w:w="1433" w:type="dxa"/>
            <w:noWrap/>
            <w:hideMark/>
          </w:tcPr>
          <w:p w14:paraId="4569747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79A5D1A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69688DA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6B0FB42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c>
          <w:tcPr>
            <w:tcW w:w="1433" w:type="dxa"/>
            <w:noWrap/>
            <w:hideMark/>
          </w:tcPr>
          <w:p w14:paraId="547F56F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UMAP</w:t>
            </w:r>
          </w:p>
        </w:tc>
      </w:tr>
      <w:tr w:rsidR="00FD1B4F" w:rsidRPr="00FD1B4F" w14:paraId="3558D257"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6ED8AD63"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4</w:t>
            </w:r>
          </w:p>
        </w:tc>
        <w:tc>
          <w:tcPr>
            <w:tcW w:w="1434" w:type="dxa"/>
            <w:noWrap/>
            <w:hideMark/>
          </w:tcPr>
          <w:p w14:paraId="0980AD3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288219B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2221F35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0B81841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02B40E6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5099BF9D"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Trimap</w:t>
            </w:r>
            <w:proofErr w:type="spellEnd"/>
          </w:p>
        </w:tc>
      </w:tr>
      <w:tr w:rsidR="00FD1B4F" w:rsidRPr="00FD1B4F" w14:paraId="7ADB728A"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2B8A1817"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5</w:t>
            </w:r>
          </w:p>
        </w:tc>
        <w:tc>
          <w:tcPr>
            <w:tcW w:w="1434" w:type="dxa"/>
            <w:noWrap/>
            <w:hideMark/>
          </w:tcPr>
          <w:p w14:paraId="6BCB04F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6689828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4461E50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Isomap</w:t>
            </w:r>
            <w:proofErr w:type="spellEnd"/>
          </w:p>
        </w:tc>
        <w:tc>
          <w:tcPr>
            <w:tcW w:w="1433" w:type="dxa"/>
            <w:noWrap/>
            <w:hideMark/>
          </w:tcPr>
          <w:p w14:paraId="7A9C829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614B433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c>
          <w:tcPr>
            <w:tcW w:w="1433" w:type="dxa"/>
            <w:noWrap/>
            <w:hideMark/>
          </w:tcPr>
          <w:p w14:paraId="1F5E2C6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HATE</w:t>
            </w:r>
          </w:p>
        </w:tc>
      </w:tr>
      <w:tr w:rsidR="00FD1B4F" w:rsidRPr="00FD1B4F" w14:paraId="212DE2E5"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4FC61EA1"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6</w:t>
            </w:r>
          </w:p>
        </w:tc>
        <w:tc>
          <w:tcPr>
            <w:tcW w:w="1434" w:type="dxa"/>
            <w:noWrap/>
            <w:hideMark/>
          </w:tcPr>
          <w:p w14:paraId="7E91E21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c>
          <w:tcPr>
            <w:tcW w:w="1433" w:type="dxa"/>
            <w:noWrap/>
            <w:hideMark/>
          </w:tcPr>
          <w:p w14:paraId="3D9CC51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4241A05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AE</w:t>
            </w:r>
          </w:p>
        </w:tc>
        <w:tc>
          <w:tcPr>
            <w:tcW w:w="1433" w:type="dxa"/>
            <w:noWrap/>
            <w:hideMark/>
          </w:tcPr>
          <w:p w14:paraId="6AB181D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36CF43E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Isomap</w:t>
            </w:r>
            <w:proofErr w:type="spellEnd"/>
          </w:p>
        </w:tc>
        <w:tc>
          <w:tcPr>
            <w:tcW w:w="1433" w:type="dxa"/>
            <w:noWrap/>
            <w:hideMark/>
          </w:tcPr>
          <w:p w14:paraId="486D38E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t-SNE</w:t>
            </w:r>
          </w:p>
        </w:tc>
      </w:tr>
      <w:tr w:rsidR="00FD1B4F" w:rsidRPr="00FD1B4F" w14:paraId="0FDD89F8"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78663C43"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7</w:t>
            </w:r>
          </w:p>
        </w:tc>
        <w:tc>
          <w:tcPr>
            <w:tcW w:w="1434" w:type="dxa"/>
            <w:noWrap/>
            <w:hideMark/>
          </w:tcPr>
          <w:p w14:paraId="0522C4B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21E1430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Isomap</w:t>
            </w:r>
            <w:proofErr w:type="spellEnd"/>
          </w:p>
        </w:tc>
        <w:tc>
          <w:tcPr>
            <w:tcW w:w="1433" w:type="dxa"/>
            <w:noWrap/>
            <w:hideMark/>
          </w:tcPr>
          <w:p w14:paraId="59D50CE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5D5CDDF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Isomap</w:t>
            </w:r>
            <w:proofErr w:type="spellEnd"/>
          </w:p>
        </w:tc>
        <w:tc>
          <w:tcPr>
            <w:tcW w:w="1433" w:type="dxa"/>
            <w:noWrap/>
            <w:hideMark/>
          </w:tcPr>
          <w:p w14:paraId="4EBB798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Keppler</w:t>
            </w:r>
            <w:proofErr w:type="spellEnd"/>
            <w:r w:rsidRPr="00FD1B4F">
              <w:rPr>
                <w:rFonts w:ascii="Calibri" w:hAnsi="Calibri" w:cs="Calibri"/>
                <w:color w:val="000000"/>
                <w:sz w:val="22"/>
                <w:szCs w:val="22"/>
                <w:lang w:eastAsia="en-US"/>
              </w:rPr>
              <w:t xml:space="preserve"> Mapper</w:t>
            </w:r>
          </w:p>
        </w:tc>
        <w:tc>
          <w:tcPr>
            <w:tcW w:w="1433" w:type="dxa"/>
            <w:noWrap/>
            <w:hideMark/>
          </w:tcPr>
          <w:p w14:paraId="09334B5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r>
      <w:tr w:rsidR="00FD1B4F" w:rsidRPr="00FD1B4F" w14:paraId="6140516D"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4102A844"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8</w:t>
            </w:r>
          </w:p>
        </w:tc>
        <w:tc>
          <w:tcPr>
            <w:tcW w:w="1434" w:type="dxa"/>
            <w:noWrap/>
            <w:hideMark/>
          </w:tcPr>
          <w:p w14:paraId="1DFE02E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Isomap</w:t>
            </w:r>
            <w:proofErr w:type="spellEnd"/>
          </w:p>
        </w:tc>
        <w:tc>
          <w:tcPr>
            <w:tcW w:w="1433" w:type="dxa"/>
            <w:noWrap/>
            <w:hideMark/>
          </w:tcPr>
          <w:p w14:paraId="34C16B3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7B3A47D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Keppler</w:t>
            </w:r>
            <w:proofErr w:type="spellEnd"/>
            <w:r w:rsidRPr="00FD1B4F">
              <w:rPr>
                <w:rFonts w:ascii="Calibri" w:hAnsi="Calibri" w:cs="Calibri"/>
                <w:color w:val="000000"/>
                <w:sz w:val="22"/>
                <w:szCs w:val="22"/>
                <w:lang w:eastAsia="en-US"/>
              </w:rPr>
              <w:t xml:space="preserve"> Mapper</w:t>
            </w:r>
          </w:p>
        </w:tc>
        <w:tc>
          <w:tcPr>
            <w:tcW w:w="1433" w:type="dxa"/>
            <w:noWrap/>
            <w:hideMark/>
          </w:tcPr>
          <w:p w14:paraId="05E3B5F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0BC78B2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0131741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Isomap</w:t>
            </w:r>
            <w:proofErr w:type="spellEnd"/>
          </w:p>
        </w:tc>
      </w:tr>
      <w:tr w:rsidR="00FD1B4F" w:rsidRPr="00FD1B4F" w14:paraId="4F35AFC6"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7B80BB15"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9</w:t>
            </w:r>
          </w:p>
        </w:tc>
        <w:tc>
          <w:tcPr>
            <w:tcW w:w="1434" w:type="dxa"/>
            <w:noWrap/>
            <w:hideMark/>
          </w:tcPr>
          <w:p w14:paraId="1495FCE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59150A4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173935F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08D91B1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0BF0A4E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29F24B0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r>
      <w:tr w:rsidR="00FD1B4F" w:rsidRPr="00FD1B4F" w14:paraId="3951EBA6"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59A52368"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0</w:t>
            </w:r>
          </w:p>
        </w:tc>
        <w:tc>
          <w:tcPr>
            <w:tcW w:w="1434" w:type="dxa"/>
            <w:noWrap/>
            <w:hideMark/>
          </w:tcPr>
          <w:p w14:paraId="2F4C3CE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1AC82D0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0C741C3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5D6C40ED"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c>
          <w:tcPr>
            <w:tcW w:w="1433" w:type="dxa"/>
            <w:noWrap/>
            <w:hideMark/>
          </w:tcPr>
          <w:p w14:paraId="1D03AC1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30EE196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DS</w:t>
            </w:r>
          </w:p>
        </w:tc>
      </w:tr>
      <w:tr w:rsidR="00FD1B4F" w:rsidRPr="00FD1B4F" w14:paraId="7972986E"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16CA079D"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1</w:t>
            </w:r>
          </w:p>
        </w:tc>
        <w:tc>
          <w:tcPr>
            <w:tcW w:w="1434" w:type="dxa"/>
            <w:noWrap/>
            <w:hideMark/>
          </w:tcPr>
          <w:p w14:paraId="5F92D06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Keppler</w:t>
            </w:r>
            <w:proofErr w:type="spellEnd"/>
            <w:r w:rsidRPr="00FD1B4F">
              <w:rPr>
                <w:rFonts w:ascii="Calibri" w:hAnsi="Calibri" w:cs="Calibri"/>
                <w:color w:val="000000"/>
                <w:sz w:val="22"/>
                <w:szCs w:val="22"/>
                <w:lang w:eastAsia="en-US"/>
              </w:rPr>
              <w:t xml:space="preserve"> Mapper</w:t>
            </w:r>
          </w:p>
        </w:tc>
        <w:tc>
          <w:tcPr>
            <w:tcW w:w="1433" w:type="dxa"/>
            <w:noWrap/>
            <w:hideMark/>
          </w:tcPr>
          <w:p w14:paraId="1E50D18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Keppler</w:t>
            </w:r>
            <w:proofErr w:type="spellEnd"/>
            <w:r w:rsidRPr="00FD1B4F">
              <w:rPr>
                <w:rFonts w:ascii="Calibri" w:hAnsi="Calibri" w:cs="Calibri"/>
                <w:color w:val="000000"/>
                <w:sz w:val="22"/>
                <w:szCs w:val="22"/>
                <w:lang w:eastAsia="en-US"/>
              </w:rPr>
              <w:t xml:space="preserve"> Mapper</w:t>
            </w:r>
          </w:p>
        </w:tc>
        <w:tc>
          <w:tcPr>
            <w:tcW w:w="1433" w:type="dxa"/>
            <w:noWrap/>
            <w:hideMark/>
          </w:tcPr>
          <w:p w14:paraId="1D8251E1"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2B8BDC9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Keppler</w:t>
            </w:r>
            <w:proofErr w:type="spellEnd"/>
            <w:r w:rsidRPr="00FD1B4F">
              <w:rPr>
                <w:rFonts w:ascii="Calibri" w:hAnsi="Calibri" w:cs="Calibri"/>
                <w:color w:val="000000"/>
                <w:sz w:val="22"/>
                <w:szCs w:val="22"/>
                <w:lang w:eastAsia="en-US"/>
              </w:rPr>
              <w:t xml:space="preserve"> Mapper</w:t>
            </w:r>
          </w:p>
        </w:tc>
        <w:tc>
          <w:tcPr>
            <w:tcW w:w="1433" w:type="dxa"/>
            <w:noWrap/>
            <w:hideMark/>
          </w:tcPr>
          <w:p w14:paraId="2F994027"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253EE8B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r>
      <w:tr w:rsidR="00FD1B4F" w:rsidRPr="00FD1B4F" w14:paraId="104C38A4"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3C4EC001"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lastRenderedPageBreak/>
              <w:t>12</w:t>
            </w:r>
          </w:p>
        </w:tc>
        <w:tc>
          <w:tcPr>
            <w:tcW w:w="1434" w:type="dxa"/>
            <w:noWrap/>
            <w:hideMark/>
          </w:tcPr>
          <w:p w14:paraId="3428AC9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17713E7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E757A5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2BE3877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52D1BAA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c>
          <w:tcPr>
            <w:tcW w:w="1433" w:type="dxa"/>
            <w:noWrap/>
            <w:hideMark/>
          </w:tcPr>
          <w:p w14:paraId="52F15B6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proofErr w:type="spellStart"/>
            <w:r w:rsidRPr="00FD1B4F">
              <w:rPr>
                <w:rFonts w:ascii="Calibri" w:hAnsi="Calibri" w:cs="Calibri"/>
                <w:color w:val="000000"/>
                <w:sz w:val="22"/>
                <w:szCs w:val="22"/>
                <w:lang w:eastAsia="en-US"/>
              </w:rPr>
              <w:t>Keppler</w:t>
            </w:r>
            <w:proofErr w:type="spellEnd"/>
            <w:r w:rsidRPr="00FD1B4F">
              <w:rPr>
                <w:rFonts w:ascii="Calibri" w:hAnsi="Calibri" w:cs="Calibri"/>
                <w:color w:val="000000"/>
                <w:sz w:val="22"/>
                <w:szCs w:val="22"/>
                <w:lang w:eastAsia="en-US"/>
              </w:rPr>
              <w:t xml:space="preserve"> Mapper</w:t>
            </w:r>
          </w:p>
        </w:tc>
      </w:tr>
      <w:tr w:rsidR="00FD1B4F" w:rsidRPr="00FD1B4F" w14:paraId="1C58071F"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5725A439"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3</w:t>
            </w:r>
          </w:p>
        </w:tc>
        <w:tc>
          <w:tcPr>
            <w:tcW w:w="1434" w:type="dxa"/>
            <w:noWrap/>
            <w:hideMark/>
          </w:tcPr>
          <w:p w14:paraId="5A1A04D5"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33384F5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PCA</w:t>
            </w:r>
          </w:p>
        </w:tc>
        <w:tc>
          <w:tcPr>
            <w:tcW w:w="1433" w:type="dxa"/>
            <w:noWrap/>
            <w:hideMark/>
          </w:tcPr>
          <w:p w14:paraId="1247E4DE"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6B23D79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5912858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MLLE</w:t>
            </w:r>
          </w:p>
        </w:tc>
        <w:tc>
          <w:tcPr>
            <w:tcW w:w="1433" w:type="dxa"/>
            <w:noWrap/>
            <w:hideMark/>
          </w:tcPr>
          <w:p w14:paraId="3698BB59"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r>
      <w:tr w:rsidR="00FD1B4F" w:rsidRPr="00FD1B4F" w14:paraId="4034315D"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7815F62B"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4</w:t>
            </w:r>
          </w:p>
        </w:tc>
        <w:tc>
          <w:tcPr>
            <w:tcW w:w="1434" w:type="dxa"/>
            <w:noWrap/>
            <w:hideMark/>
          </w:tcPr>
          <w:p w14:paraId="7D91BB8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5AD3A65F"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ICA</w:t>
            </w:r>
          </w:p>
        </w:tc>
        <w:tc>
          <w:tcPr>
            <w:tcW w:w="1433" w:type="dxa"/>
            <w:noWrap/>
            <w:hideMark/>
          </w:tcPr>
          <w:p w14:paraId="04A2684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5861BA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4DF4BDA"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LLE</w:t>
            </w:r>
          </w:p>
        </w:tc>
        <w:tc>
          <w:tcPr>
            <w:tcW w:w="1433" w:type="dxa"/>
            <w:noWrap/>
            <w:hideMark/>
          </w:tcPr>
          <w:p w14:paraId="656DCBE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pectral embedding</w:t>
            </w:r>
          </w:p>
        </w:tc>
      </w:tr>
      <w:tr w:rsidR="00FD1B4F" w:rsidRPr="00FD1B4F" w14:paraId="0A6642FE"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2D568B76"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5</w:t>
            </w:r>
          </w:p>
        </w:tc>
        <w:tc>
          <w:tcPr>
            <w:tcW w:w="1434" w:type="dxa"/>
            <w:noWrap/>
            <w:hideMark/>
          </w:tcPr>
          <w:p w14:paraId="6C30FD1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2E694ECB"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19007E84"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43024D58"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c>
          <w:tcPr>
            <w:tcW w:w="1433" w:type="dxa"/>
            <w:noWrap/>
            <w:hideMark/>
          </w:tcPr>
          <w:p w14:paraId="4A5DF612"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Diffusion Map</w:t>
            </w:r>
          </w:p>
        </w:tc>
        <w:tc>
          <w:tcPr>
            <w:tcW w:w="1433" w:type="dxa"/>
            <w:noWrap/>
            <w:hideMark/>
          </w:tcPr>
          <w:p w14:paraId="11B5E6D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KPCA</w:t>
            </w:r>
          </w:p>
        </w:tc>
      </w:tr>
      <w:tr w:rsidR="00FD1B4F" w:rsidRPr="00FD1B4F" w14:paraId="1238A77B" w14:textId="77777777" w:rsidTr="00FD1B4F">
        <w:trPr>
          <w:trHeight w:val="300"/>
        </w:trPr>
        <w:tc>
          <w:tcPr>
            <w:cnfStyle w:val="001000000000" w:firstRow="0" w:lastRow="0" w:firstColumn="1" w:lastColumn="0" w:oddVBand="0" w:evenVBand="0" w:oddHBand="0" w:evenHBand="0" w:firstRowFirstColumn="0" w:firstRowLastColumn="0" w:lastRowFirstColumn="0" w:lastRowLastColumn="0"/>
            <w:tcW w:w="761" w:type="dxa"/>
            <w:noWrap/>
            <w:hideMark/>
          </w:tcPr>
          <w:p w14:paraId="1024BF2D" w14:textId="77777777" w:rsidR="00FD1B4F" w:rsidRPr="00FD1B4F" w:rsidRDefault="00FD1B4F" w:rsidP="00FD1B4F">
            <w:pPr>
              <w:spacing w:line="240" w:lineRule="auto"/>
              <w:jc w:val="right"/>
              <w:rPr>
                <w:rFonts w:ascii="Calibri" w:hAnsi="Calibri" w:cs="Calibri"/>
                <w:color w:val="000000"/>
                <w:sz w:val="22"/>
                <w:szCs w:val="22"/>
                <w:lang w:eastAsia="en-US"/>
              </w:rPr>
            </w:pPr>
            <w:r w:rsidRPr="00FD1B4F">
              <w:rPr>
                <w:rFonts w:ascii="Calibri" w:hAnsi="Calibri" w:cs="Calibri"/>
                <w:color w:val="000000"/>
                <w:sz w:val="22"/>
                <w:szCs w:val="22"/>
                <w:lang w:eastAsia="en-US"/>
              </w:rPr>
              <w:t>16</w:t>
            </w:r>
          </w:p>
        </w:tc>
        <w:tc>
          <w:tcPr>
            <w:tcW w:w="1434" w:type="dxa"/>
            <w:noWrap/>
            <w:hideMark/>
          </w:tcPr>
          <w:p w14:paraId="6CC6DDF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243E248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7F0CE433"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2C9B7476"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62CF9720"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c>
          <w:tcPr>
            <w:tcW w:w="1433" w:type="dxa"/>
            <w:noWrap/>
            <w:hideMark/>
          </w:tcPr>
          <w:p w14:paraId="50E592AC" w14:textId="77777777" w:rsidR="00FD1B4F" w:rsidRPr="00FD1B4F" w:rsidRDefault="00FD1B4F" w:rsidP="00FD1B4F">
            <w:pPr>
              <w:spacing w:line="240" w:lineRule="auto"/>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lang w:eastAsia="en-US"/>
              </w:rPr>
            </w:pPr>
            <w:r w:rsidRPr="00FD1B4F">
              <w:rPr>
                <w:rFonts w:ascii="Calibri" w:hAnsi="Calibri" w:cs="Calibri"/>
                <w:color w:val="000000"/>
                <w:sz w:val="22"/>
                <w:szCs w:val="22"/>
                <w:lang w:eastAsia="en-US"/>
              </w:rPr>
              <w:t>SOM</w:t>
            </w:r>
          </w:p>
        </w:tc>
      </w:tr>
    </w:tbl>
    <w:p w14:paraId="77AA17BE" w14:textId="77777777" w:rsidR="00284D80" w:rsidRPr="00C71B32" w:rsidRDefault="00284D80" w:rsidP="00C71B32"/>
    <w:p w14:paraId="18985FFA" w14:textId="24202D82" w:rsidR="00FF30DF" w:rsidRDefault="00FF30DF" w:rsidP="00FF30DF">
      <w:pPr>
        <w:pStyle w:val="Heading1"/>
      </w:pPr>
      <w:r>
        <w:t>Discussion</w:t>
      </w:r>
    </w:p>
    <w:p w14:paraId="5257DB59" w14:textId="77777777" w:rsidR="00484D04" w:rsidRDefault="00B643ED" w:rsidP="00B643ED">
      <w:r>
        <w:t xml:space="preserve">Our analyses indicate that the non-linear manifold feature extraction approaches clearly outperform linear and non-linear approaches. </w:t>
      </w:r>
    </w:p>
    <w:p w14:paraId="43298113" w14:textId="77777777" w:rsidR="00484D04" w:rsidRDefault="00B643ED" w:rsidP="00B643ED">
      <w:r>
        <w:t xml:space="preserve">Specifically, UMAP, </w:t>
      </w:r>
      <w:proofErr w:type="spellStart"/>
      <w:r>
        <w:t>TriMap</w:t>
      </w:r>
      <w:proofErr w:type="spellEnd"/>
      <w:r>
        <w:t xml:space="preserve">, PHATE and t-SNE are the most suitable approaches for spike sorting. </w:t>
      </w:r>
    </w:p>
    <w:p w14:paraId="7036DE65" w14:textId="10E19667" w:rsidR="00FF30DF" w:rsidRDefault="00AB3F74" w:rsidP="00FF30DF">
      <w:r>
        <w:t xml:space="preserve">LLE, MLLE and Diffusion Map have shown a good performance only on the datasets with a low amount of clusters, which renders them inadequate due to the increasing complexity of neuronal data given by recent developments in recording hardware. </w:t>
      </w:r>
      <w:bookmarkStart w:id="0" w:name="_GoBack"/>
      <w:bookmarkEnd w:id="0"/>
    </w:p>
    <w:p w14:paraId="3BC23CD5" w14:textId="6E655CF1" w:rsidR="00E052EF" w:rsidRDefault="006E0D1E" w:rsidP="00B643ED">
      <w:r>
        <w:t xml:space="preserve">All the analysis performed indicate that </w:t>
      </w:r>
      <w:r w:rsidR="007C269E">
        <w:t xml:space="preserve">traditional non-linear approaches </w:t>
      </w:r>
      <w:r>
        <w:t>are inadequ</w:t>
      </w:r>
      <w:r w:rsidR="007C269E">
        <w:t xml:space="preserve">ate for handling neuronal data. Specifically, </w:t>
      </w:r>
      <w:r w:rsidR="007C269E">
        <w:t xml:space="preserve">SOMs </w:t>
      </w:r>
      <w:r w:rsidR="007C269E">
        <w:t xml:space="preserve">are unable to integrate the high-dimensional relations between data points in their grid </w:t>
      </w:r>
      <w:r>
        <w:t xml:space="preserve">as their performance is low for all metrics. </w:t>
      </w:r>
      <w:r w:rsidR="007C269E">
        <w:t xml:space="preserve">Although Kernel PCA integrates non-linearity, it does not seem to obtain a better performance than its linear counterpart. </w:t>
      </w:r>
    </w:p>
    <w:p w14:paraId="36FB0EE8" w14:textId="21A2A06A" w:rsidR="00252EFC" w:rsidRPr="00FF30DF" w:rsidRDefault="00252EFC" w:rsidP="00FF30DF">
      <w:r>
        <w:t xml:space="preserve">Evidently, other clustering algorithms may be used and may even obtain better results. However, we have chosen to analyze feature extraction algorithms and the </w:t>
      </w:r>
      <w:proofErr w:type="spellStart"/>
      <w:r>
        <w:t>separability</w:t>
      </w:r>
      <w:proofErr w:type="spellEnd"/>
      <w:r>
        <w:t xml:space="preserve"> of the </w:t>
      </w:r>
      <w:proofErr w:type="spellStart"/>
      <w:r>
        <w:t>embeddings</w:t>
      </w:r>
      <w:proofErr w:type="spellEnd"/>
      <w:r>
        <w:t xml:space="preserve"> spaces that they offer. As such, a clustering algorithm such as K-Means which separates any spaces in a linear manner is a perfect candidate to explore the </w:t>
      </w:r>
      <w:proofErr w:type="spellStart"/>
      <w:r>
        <w:t>separability</w:t>
      </w:r>
      <w:proofErr w:type="spellEnd"/>
      <w:r>
        <w:t xml:space="preserve"> of any feature extraction method. Moreover, as K-Means is one of the fastest algorithms and is </w:t>
      </w:r>
      <w:r w:rsidR="0013695D">
        <w:t xml:space="preserve">commonly used in spike sorting, </w:t>
      </w:r>
      <w:r>
        <w:t xml:space="preserve">including </w:t>
      </w:r>
      <w:r w:rsidR="00DA0116">
        <w:t>some of the</w:t>
      </w:r>
      <w:r>
        <w:t xml:space="preserve"> </w:t>
      </w:r>
      <w:r w:rsidR="0013695D">
        <w:t xml:space="preserve">more </w:t>
      </w:r>
      <w:r>
        <w:t>recently developed spike sorters</w:t>
      </w:r>
      <w:r w:rsidR="00B265D1">
        <w:t xml:space="preserve"> </w:t>
      </w:r>
      <w:r w:rsidR="00B265D1">
        <w:fldChar w:fldCharType="begin"/>
      </w:r>
      <w:r w:rsidR="002A12EA">
        <w:instrText xml:space="preserve"> ADDIN ZOTERO_ITEM CSL_CITATION {"citationID":"JzaXgGSw","properties":{"formattedCitation":"(14,76)","plainCitation":"(14,76)","noteIndex":0},"citationItems":[{"id":361,"uris":["http://zotero.org/users/8619560/items/HPLGLA6I"],"itemData":{"id":361,"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id":1137,"uris":["http://zotero.org/users/8619560/items/I3JEJEEG"],"itemData":{"id":1137,"type":"article-journal","abstract":"Spike sorting is the computational process of extracting the firing times of single neurons from recordings of local electrical fields. This is an important but hard problem in neuroscience, made complicated by the nonstationarity of the recordings and the dense overlap in electrical fields between nearby neurons. To address the spike-sorting problem, we have been openly developing the Kilosort framework. Here we describe the various algorithmic steps introduced in different versions of Kilosort. We also report the development of Kilosort4, a version with substantially improved performance due to clustering algorithms inspired by graph-based approaches. To test the performance of Kilosort, we developed a realistic simulation framework that uses densely sampled electrical fields from real experiments to generate nonstationary spike waveforms and realistic noise. We found that nearly all versions of Kilosort outperformed other algorithms on a variety of simulated conditions and that Kilosort4 performed best in all cases, correctly identifying even neurons with low amplitudes and small spatial extents in high drift conditions.","container-title":"Nature Methods","DOI":"10.1038/s41592-024-02232-7","ISSN":"1548-7105","issue":"5","journalAbbreviation":"Nat Methods","language":"en","license":"2024 The Author(s)","note":"publisher: Nature Publishing Group","page":"914-921","source":"www.nature.com","title":"Spike sorting with Kilosort4","volume":"21","author":[{"family":"Pachitariu","given":"Marius"},{"family":"Sridhar","given":"Shashwat"},{"family":"Pennington","given":"Jacob"},{"family":"Stringer","given":"Carsen"}],"issued":{"date-parts":[["2024",5]]}}}],"schema":"https://github.com/citation-style-language/schema/raw/master/csl-citation.json"} </w:instrText>
      </w:r>
      <w:r w:rsidR="00B265D1">
        <w:fldChar w:fldCharType="separate"/>
      </w:r>
      <w:r w:rsidR="002A12EA" w:rsidRPr="002A12EA">
        <w:t>(14,76)</w:t>
      </w:r>
      <w:r w:rsidR="00B265D1">
        <w:fldChar w:fldCharType="end"/>
      </w:r>
      <w:r>
        <w:t xml:space="preserve">.  </w:t>
      </w:r>
    </w:p>
    <w:p w14:paraId="72E2F1F5" w14:textId="20B12CDB" w:rsidR="000F5AF6" w:rsidRDefault="000F5AF6" w:rsidP="000F5AF6">
      <w:pPr>
        <w:pStyle w:val="Heading1"/>
      </w:pPr>
      <w:r>
        <w:t>Bibliography</w:t>
      </w:r>
    </w:p>
    <w:p w14:paraId="24B9E8A4" w14:textId="77777777" w:rsidR="002A12EA" w:rsidRDefault="000F5AF6" w:rsidP="002A12EA">
      <w:pPr>
        <w:pStyle w:val="Bibliography"/>
      </w:pPr>
      <w:r>
        <w:fldChar w:fldCharType="begin"/>
      </w:r>
      <w:r w:rsidR="00A6688D">
        <w:instrText xml:space="preserve"> ADDIN ZOTERO_BIBL {"uncited":[],"omitted":[],"custom":[]} CSL_BIBLIOGRAPHY </w:instrText>
      </w:r>
      <w:r>
        <w:fldChar w:fldCharType="separate"/>
      </w:r>
      <w:r w:rsidR="002A12EA">
        <w:t>1.</w:t>
      </w:r>
      <w:r w:rsidR="002A12EA">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0B1EA037" w14:textId="77777777" w:rsidR="002A12EA" w:rsidRDefault="002A12EA" w:rsidP="002A12EA">
      <w:pPr>
        <w:pStyle w:val="Bibliography"/>
      </w:pPr>
      <w:r>
        <w:t>2.</w:t>
      </w:r>
      <w:r>
        <w:tab/>
        <w:t xml:space="preserve">Quiroga RQ. Spike sorting. Scholarpedia. 2007 Dec 21;2(12):3583. </w:t>
      </w:r>
    </w:p>
    <w:p w14:paraId="30F52025" w14:textId="77777777" w:rsidR="002A12EA" w:rsidRDefault="002A12EA" w:rsidP="002A12EA">
      <w:pPr>
        <w:pStyle w:val="Bibliography"/>
      </w:pPr>
      <w:r>
        <w:t>3.</w:t>
      </w:r>
      <w:r>
        <w:tab/>
        <w:t xml:space="preserve">Bear M, Connors B, Paradiso M. Neuroscience: Exploring the brain: Fourth edition. 2015. 1 p. </w:t>
      </w:r>
    </w:p>
    <w:p w14:paraId="46DEEDD4" w14:textId="77777777" w:rsidR="002A12EA" w:rsidRDefault="002A12EA" w:rsidP="002A12EA">
      <w:pPr>
        <w:pStyle w:val="Bibliography"/>
      </w:pPr>
      <w:r>
        <w:lastRenderedPageBreak/>
        <w:t>4.</w:t>
      </w:r>
      <w:r>
        <w:tab/>
        <w:t xml:space="preserve">Steinmetz NA, Aydin C, Lebedeva A, Okun M, Pachitariu M, Bauza M, et al. Neuropixels 2.0: A miniaturized high-density probe for stable, long-term brain recordings. Science. 2021 Apr 16;372(6539):eabf4588. </w:t>
      </w:r>
    </w:p>
    <w:p w14:paraId="7156B54E" w14:textId="77777777" w:rsidR="002A12EA" w:rsidRDefault="002A12EA" w:rsidP="002A12EA">
      <w:pPr>
        <w:pStyle w:val="Bibliography"/>
      </w:pPr>
      <w:r>
        <w:t>5.</w:t>
      </w:r>
      <w:r>
        <w:tab/>
        <w:t xml:space="preserve">Rey HG, Pedreira C, Quian Quiroga R. Past, present and future of spike sorting techniques. Brain Res Bull. 2015 Oct 1;119:106–17. </w:t>
      </w:r>
    </w:p>
    <w:p w14:paraId="267662A1" w14:textId="77777777" w:rsidR="002A12EA" w:rsidRDefault="002A12EA" w:rsidP="002A12EA">
      <w:pPr>
        <w:pStyle w:val="Bibliography"/>
      </w:pPr>
      <w:r>
        <w:t>6.</w:t>
      </w:r>
      <w:r>
        <w:tab/>
        <w:t xml:space="preserve">Meister M, Pine J, Baylor DA. Multi-neuronal signals from the retina: acquisition and analysis. J Neurosci Methods. 1994 Jan 1;51(1):95–106. </w:t>
      </w:r>
    </w:p>
    <w:p w14:paraId="26B2868B" w14:textId="77777777" w:rsidR="002A12EA" w:rsidRDefault="002A12EA" w:rsidP="002A12EA">
      <w:pPr>
        <w:pStyle w:val="Bibliography"/>
      </w:pPr>
      <w:r>
        <w:t>7.</w:t>
      </w:r>
      <w:r>
        <w:tab/>
        <w:t xml:space="preserve">Chung JE, Magland JF, Barnett AH, Tolosa VM, Tooker AC, Lee KY, et al. A fully automated approach to spike sorting. Neuron. 2017 Sep 13;95(6):1381-1394.e6. </w:t>
      </w:r>
    </w:p>
    <w:p w14:paraId="29E043FC" w14:textId="77777777" w:rsidR="002A12EA" w:rsidRDefault="002A12EA" w:rsidP="002A12EA">
      <w:pPr>
        <w:pStyle w:val="Bibliography"/>
      </w:pPr>
      <w:r>
        <w:t>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B9CEAF3" w14:textId="77777777" w:rsidR="002A12EA" w:rsidRDefault="002A12EA" w:rsidP="002A12EA">
      <w:pPr>
        <w:pStyle w:val="Bibliography"/>
      </w:pPr>
      <w:r>
        <w:t>9.</w:t>
      </w:r>
      <w:r>
        <w:tab/>
        <w:t xml:space="preserve">Stevenson IH, Kording KP. How advances in neural recording affect data analysis. Nat Neurosci. 2011 Feb;14(2):139–42. </w:t>
      </w:r>
    </w:p>
    <w:p w14:paraId="6DEE1BEE" w14:textId="77777777" w:rsidR="002A12EA" w:rsidRDefault="002A12EA" w:rsidP="002A12EA">
      <w:pPr>
        <w:pStyle w:val="Bibliography"/>
      </w:pPr>
      <w:r>
        <w:t>10.</w:t>
      </w:r>
      <w:r>
        <w:tab/>
        <w:t xml:space="preserve">Jun JJ, Steinmetz NA, Siegle JH, Denman DJ, Bauza M, Barbarits B, et al. Fully integrated silicon probes for high-density recording of neural activity. Nature. 2017 Nov;551(7679):232–6. </w:t>
      </w:r>
    </w:p>
    <w:p w14:paraId="62B26761" w14:textId="77777777" w:rsidR="002A12EA" w:rsidRDefault="002A12EA" w:rsidP="002A12EA">
      <w:pPr>
        <w:pStyle w:val="Bibliography"/>
      </w:pPr>
      <w:r>
        <w:t>11.</w:t>
      </w:r>
      <w:r>
        <w:tab/>
        <w:t xml:space="preserve">Pouzat C, Mazor O, Laurent G. Using noise signature to optimize spike-sorting and to assess neuronal classification quality. J Neurosci Methods. 2002 Dec 31;122(1):43–57. </w:t>
      </w:r>
    </w:p>
    <w:p w14:paraId="7134E00F" w14:textId="77777777" w:rsidR="002A12EA" w:rsidRDefault="002A12EA" w:rsidP="002A12EA">
      <w:pPr>
        <w:pStyle w:val="Bibliography"/>
      </w:pPr>
      <w:r>
        <w:t>12.</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148487E7" w14:textId="77777777" w:rsidR="002A12EA" w:rsidRDefault="002A12EA" w:rsidP="002A12EA">
      <w:pPr>
        <w:pStyle w:val="Bibliography"/>
      </w:pPr>
      <w:r>
        <w:t>13.</w:t>
      </w:r>
      <w:r>
        <w:tab/>
        <w:t xml:space="preserve">Hulata E, Segev R, Ben-Jacob E. A method for spike sorting and detection based on wavelet packets and Shannon’s mutual information. J Neurosci Methods. 2002 May 30;117(1):1–12. </w:t>
      </w:r>
    </w:p>
    <w:p w14:paraId="3B5E647D" w14:textId="77777777" w:rsidR="002A12EA" w:rsidRDefault="002A12EA" w:rsidP="002A12EA">
      <w:pPr>
        <w:pStyle w:val="Bibliography"/>
      </w:pPr>
      <w:r>
        <w:t>14.</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F41D266" w14:textId="77777777" w:rsidR="002A12EA" w:rsidRDefault="002A12EA" w:rsidP="002A12EA">
      <w:pPr>
        <w:pStyle w:val="Bibliography"/>
      </w:pPr>
      <w:r>
        <w:t>15.</w:t>
      </w:r>
      <w:r>
        <w:tab/>
        <w:t xml:space="preserve">Yuan Y, Yang C, Si J. The M-Sorter: An automatic and robust spike detection and classification system. J Neurosci Methods. 2012 Sep 30;210(2):281–90. </w:t>
      </w:r>
    </w:p>
    <w:p w14:paraId="0B31555F" w14:textId="77777777" w:rsidR="002A12EA" w:rsidRDefault="002A12EA" w:rsidP="002A12EA">
      <w:pPr>
        <w:pStyle w:val="Bibliography"/>
      </w:pPr>
      <w:r>
        <w:t>16.</w:t>
      </w:r>
      <w:r>
        <w:tab/>
        <w:t xml:space="preserve">Pedreira C, Martinez J, Ison MJ, Quian Quiroga R. How many neurons can we see with current spike sorting algorithms? J Neurosci Methods. 2012 Oct 15;211(1):58–65. </w:t>
      </w:r>
    </w:p>
    <w:p w14:paraId="7EA4C778" w14:textId="77777777" w:rsidR="002A12EA" w:rsidRDefault="002A12EA" w:rsidP="002A12EA">
      <w:pPr>
        <w:pStyle w:val="Bibliography"/>
      </w:pPr>
      <w:r>
        <w:t>17.</w:t>
      </w:r>
      <w:r>
        <w:tab/>
        <w:t xml:space="preserve">Estivill-Castro V. Why so many clustering algorithms: a position paper. SIGKDD Explor Newsl. 2002 Jun 1;4(1):65–75. </w:t>
      </w:r>
    </w:p>
    <w:p w14:paraId="12853C02" w14:textId="77777777" w:rsidR="002A12EA" w:rsidRDefault="002A12EA" w:rsidP="002A12EA">
      <w:pPr>
        <w:pStyle w:val="Bibliography"/>
      </w:pPr>
      <w:r>
        <w:lastRenderedPageBreak/>
        <w:t>18.</w:t>
      </w:r>
      <w:r>
        <w:tab/>
        <w:t>Multivariate Analysis [Internet]. 1979 [cited 2025 May 4]. Available from: https://shop.elsevier.com/books/multivariate-analysis/mardia/978-0-08-057047-1</w:t>
      </w:r>
    </w:p>
    <w:p w14:paraId="1C5BE47B" w14:textId="77777777" w:rsidR="002A12EA" w:rsidRDefault="002A12EA" w:rsidP="002A12EA">
      <w:pPr>
        <w:pStyle w:val="Bibliography"/>
      </w:pPr>
      <w:r>
        <w:t>19.</w:t>
      </w:r>
      <w:r>
        <w:tab/>
        <w:t xml:space="preserve">Tenenbaum JB, de Silva V, Langford JC. A global geometric framework for nonlinear dimensionality reduction. Science. 2000 Dec 22;290(5500):2319–23. </w:t>
      </w:r>
    </w:p>
    <w:p w14:paraId="0C590EAA" w14:textId="77777777" w:rsidR="002A12EA" w:rsidRDefault="002A12EA" w:rsidP="002A12EA">
      <w:pPr>
        <w:pStyle w:val="Bibliography"/>
      </w:pPr>
      <w:r>
        <w:t>20.</w:t>
      </w:r>
      <w:r>
        <w:tab/>
        <w:t xml:space="preserve">Mishra S, Sarkar U, Taraphder S, Datta S, Swain D, Saikhom R, et al. Principal Component Analysis. Int J Livest Res. 2017 Jan 1;1. </w:t>
      </w:r>
    </w:p>
    <w:p w14:paraId="4F944A47" w14:textId="77777777" w:rsidR="002A12EA" w:rsidRDefault="002A12EA" w:rsidP="002A12EA">
      <w:pPr>
        <w:pStyle w:val="Bibliography"/>
      </w:pPr>
      <w:r>
        <w:t>21.</w:t>
      </w:r>
      <w:r>
        <w:tab/>
        <w:t xml:space="preserve">Adamos DA, Kosmidis EK, Theophilidis G. Performance evaluation of PCA-based spike sorting algorithms. Comput Methods Programs Biomed. 2008 Sep 1;91(3):232–44. </w:t>
      </w:r>
    </w:p>
    <w:p w14:paraId="06F25A51" w14:textId="77777777" w:rsidR="002A12EA" w:rsidRDefault="002A12EA" w:rsidP="002A12EA">
      <w:pPr>
        <w:pStyle w:val="Bibliography"/>
      </w:pPr>
      <w:r>
        <w:t>22.</w:t>
      </w:r>
      <w:r>
        <w:tab/>
        <w:t xml:space="preserve">Belkin M, Niyogi P. Laplacian Eigenmaps for dimensionality reduction and data representation. Neural Comput. 2003 Jun 1;15(6):1373–96. </w:t>
      </w:r>
    </w:p>
    <w:p w14:paraId="1A7F84B5" w14:textId="77777777" w:rsidR="002A12EA" w:rsidRDefault="002A12EA" w:rsidP="002A12EA">
      <w:pPr>
        <w:pStyle w:val="Bibliography"/>
      </w:pPr>
      <w:r>
        <w:t>23.</w:t>
      </w:r>
      <w:r>
        <w:tab/>
        <w:t>Amid E, Warmuth MK. TriMap: Large-scale Dimensionality Reduction Using Triplets [Internet]. arXiv; 2022 [cited 2025 May 2]. Available from: http://arxiv.org/abs/1910.00204</w:t>
      </w:r>
    </w:p>
    <w:p w14:paraId="2912DED5" w14:textId="77777777" w:rsidR="002A12EA" w:rsidRDefault="002A12EA" w:rsidP="002A12EA">
      <w:pPr>
        <w:pStyle w:val="Bibliography"/>
      </w:pPr>
      <w:r>
        <w:t>24.</w:t>
      </w:r>
      <w:r>
        <w:tab/>
        <w:t>McInnes L, Healy J, Melville J. UMAP: Uniform Manifold Approximation and Projection for Dimension Reduction [Internet]. arXiv; 2020 [cited 2025 May 2]. Available from: http://arxiv.org/abs/1802.03426</w:t>
      </w:r>
    </w:p>
    <w:p w14:paraId="53FB6B5E" w14:textId="77777777" w:rsidR="002A12EA" w:rsidRDefault="002A12EA" w:rsidP="002A12EA">
      <w:pPr>
        <w:pStyle w:val="Bibliography"/>
      </w:pPr>
      <w:r>
        <w:t>25.</w:t>
      </w:r>
      <w:r>
        <w:tab/>
        <w:t>Buzsáki G. Rhythms of the Brain [Internet]. New York: Oxford University Press; 2006 [cited 2021 Dec 8]. 464 p. Available from: https://oxford.universitypressscholarship.com/10.1093/acprof:oso/9780195301069.001.0001/acprof-9780195301069</w:t>
      </w:r>
    </w:p>
    <w:p w14:paraId="6F52D4C1" w14:textId="77777777" w:rsidR="002A12EA" w:rsidRDefault="002A12EA" w:rsidP="002A12EA">
      <w:pPr>
        <w:pStyle w:val="Bibliography"/>
      </w:pPr>
      <w:r>
        <w:t>26.</w:t>
      </w:r>
      <w:r>
        <w:tab/>
        <w:t xml:space="preserve">Lewicki MS. A review of methods for spike sorting: the detection and classification of neural action potentials. Netw Bristol Engl. 1998 Nov;9(4):R53-78. </w:t>
      </w:r>
    </w:p>
    <w:p w14:paraId="57B8E79F" w14:textId="77777777" w:rsidR="002A12EA" w:rsidRDefault="002A12EA" w:rsidP="002A12EA">
      <w:pPr>
        <w:pStyle w:val="Bibliography"/>
      </w:pPr>
      <w:r>
        <w:t>27.</w:t>
      </w:r>
      <w:r>
        <w:tab/>
        <w:t>Meilă M, Zhang H. Manifold learning: what, how, and why [Internet]. arXiv; 2023 [cited 2025 May 4]. Available from: http://arxiv.org/abs/2311.03757</w:t>
      </w:r>
    </w:p>
    <w:p w14:paraId="6B9AB42C" w14:textId="77777777" w:rsidR="002A12EA" w:rsidRDefault="002A12EA" w:rsidP="002A12EA">
      <w:pPr>
        <w:pStyle w:val="Bibliography"/>
      </w:pPr>
      <w:r>
        <w:t>28.</w:t>
      </w:r>
      <w:r>
        <w:tab/>
        <w:t>Dimensionality reduction: a comparative review | BibSonomy [Internet]. [cited 2022 Aug 11]. Available from: https://www.bibsonomy.org/bibtex/2ed03568f0e9bca9cdaf6b25304e55940/peter.ralph</w:t>
      </w:r>
    </w:p>
    <w:p w14:paraId="28FEEE07" w14:textId="77777777" w:rsidR="002A12EA" w:rsidRDefault="002A12EA" w:rsidP="002A12EA">
      <w:pPr>
        <w:pStyle w:val="Bibliography"/>
      </w:pPr>
      <w:r>
        <w:t>29.</w:t>
      </w:r>
      <w:r>
        <w:tab/>
        <w:t xml:space="preserve">Toosi R, Akhaee MA, Dehaqani MRA. An automatic spike sorting algorithm based on adaptive spike detection and a mixture of skew-t distributions. Sci Rep. 2021 Jul 6;11(1):13925. </w:t>
      </w:r>
    </w:p>
    <w:p w14:paraId="56FE47B3" w14:textId="77777777" w:rsidR="002A12EA" w:rsidRDefault="002A12EA" w:rsidP="002A12EA">
      <w:pPr>
        <w:pStyle w:val="Bibliography"/>
      </w:pPr>
      <w:r>
        <w:t>30.</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741190F7" w14:textId="77777777" w:rsidR="002A12EA" w:rsidRDefault="002A12EA" w:rsidP="002A12EA">
      <w:pPr>
        <w:pStyle w:val="Bibliography"/>
      </w:pPr>
      <w:r>
        <w:t>31.</w:t>
      </w:r>
      <w:r>
        <w:tab/>
        <w:t xml:space="preserve">Abeles M, Goldstein MH. Multispike train analysis. Proc IEEE. 1977 May;65(5):762–73. </w:t>
      </w:r>
    </w:p>
    <w:p w14:paraId="60F345FF" w14:textId="77777777" w:rsidR="002A12EA" w:rsidRDefault="002A12EA" w:rsidP="002A12EA">
      <w:pPr>
        <w:pStyle w:val="Bibliography"/>
      </w:pPr>
      <w:r>
        <w:lastRenderedPageBreak/>
        <w:t>32.</w:t>
      </w:r>
      <w:r>
        <w:tab/>
        <w:t>Borg I, Groenen PJF, editors. Constructing MDS Representations. In: Modern Multidimensional Scaling: Theory and Applications [Internet]. New York, NY: Springer; 2005 [cited 2025 May 2]. p. 19–35. Available from: https://doi.org/10.1007/0-387-28981-X_2</w:t>
      </w:r>
    </w:p>
    <w:p w14:paraId="6FD1219F" w14:textId="77777777" w:rsidR="002A12EA" w:rsidRDefault="002A12EA" w:rsidP="002A12EA">
      <w:pPr>
        <w:pStyle w:val="Bibliography"/>
      </w:pPr>
      <w:r>
        <w:t>33.</w:t>
      </w:r>
      <w:r>
        <w:tab/>
        <w:t xml:space="preserve">Hyvärinen A. Independent component analysis: recent advances. Philos Transact A Math Phys Eng Sci. 2013 Feb 13;371(1984):20110534. </w:t>
      </w:r>
    </w:p>
    <w:p w14:paraId="4503D6BC" w14:textId="77777777" w:rsidR="002A12EA" w:rsidRDefault="002A12EA" w:rsidP="002A12EA">
      <w:pPr>
        <w:pStyle w:val="Bibliography"/>
      </w:pPr>
      <w:r>
        <w:t>34.</w:t>
      </w:r>
      <w:r>
        <w:tab/>
        <w:t xml:space="preserve">Tiganj Z, Mboup M. Neural spike sorting using iterative ICA and a deflation-based approach. J Neural Eng. 2012 Dec;9(6):066002. </w:t>
      </w:r>
    </w:p>
    <w:p w14:paraId="3F51BB72" w14:textId="77777777" w:rsidR="002A12EA" w:rsidRDefault="002A12EA" w:rsidP="002A12EA">
      <w:pPr>
        <w:pStyle w:val="Bibliography"/>
      </w:pPr>
      <w:r>
        <w:t>35.</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3D90D364" w14:textId="77777777" w:rsidR="002A12EA" w:rsidRDefault="002A12EA" w:rsidP="002A12EA">
      <w:pPr>
        <w:pStyle w:val="Bibliography"/>
      </w:pPr>
      <w:r>
        <w:t>36.</w:t>
      </w:r>
      <w:r>
        <w:tab/>
        <w:t xml:space="preserve">Schölkopf B, Smola A, Müller KR. Kernel principal component analysis. In: Gerstner W, Germond A, Hasler M, Nicoud JD, editors. Artificial Neural Networks — ICANN’97. Berlin, Heidelberg: Springer; 1997. p. 583–8. </w:t>
      </w:r>
    </w:p>
    <w:p w14:paraId="780A6809" w14:textId="77777777" w:rsidR="002A12EA" w:rsidRDefault="002A12EA" w:rsidP="002A12EA">
      <w:pPr>
        <w:pStyle w:val="Bibliography"/>
      </w:pPr>
      <w:r>
        <w:t>37.</w:t>
      </w:r>
      <w:r>
        <w:tab/>
        <w:t xml:space="preserve">Kohonen T. Self-organized formation of topologically correct feature maps. Biol Cybern. 1982 Jan 1;43(1):59–69. </w:t>
      </w:r>
    </w:p>
    <w:p w14:paraId="424610C3" w14:textId="77777777" w:rsidR="002A12EA" w:rsidRDefault="002A12EA" w:rsidP="002A12EA">
      <w:pPr>
        <w:pStyle w:val="Bibliography"/>
      </w:pPr>
      <w:r>
        <w:t>38.</w:t>
      </w:r>
      <w:r>
        <w:tab/>
        <w:t xml:space="preserve">Pinaya W, Vieira S, Garcia-Dias R, Mechelli A. Autoencoders. In 2019. p. 193–208. </w:t>
      </w:r>
    </w:p>
    <w:p w14:paraId="14FDED79" w14:textId="77777777" w:rsidR="002A12EA" w:rsidRDefault="002A12EA" w:rsidP="002A12EA">
      <w:pPr>
        <w:pStyle w:val="Bibliography"/>
      </w:pPr>
      <w:r>
        <w:t>39.</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6C8BEC42" w14:textId="77777777" w:rsidR="002A12EA" w:rsidRDefault="002A12EA" w:rsidP="002A12EA">
      <w:pPr>
        <w:pStyle w:val="Bibliography"/>
      </w:pPr>
      <w:r>
        <w:t>40.</w:t>
      </w:r>
      <w:r>
        <w:tab/>
        <w:t xml:space="preserve">Roweis ST, Saul LK. Nonlinear Dimensionality Reduction by Locally Linear Embedding. Science. 2000 Dec 22;290(5500):2323–6. </w:t>
      </w:r>
    </w:p>
    <w:p w14:paraId="4EF38DBF" w14:textId="77777777" w:rsidR="002A12EA" w:rsidRDefault="002A12EA" w:rsidP="002A12EA">
      <w:pPr>
        <w:pStyle w:val="Bibliography"/>
      </w:pPr>
      <w:r>
        <w:t>41.</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7091B645" w14:textId="77777777" w:rsidR="002A12EA" w:rsidRDefault="002A12EA" w:rsidP="002A12EA">
      <w:pPr>
        <w:pStyle w:val="Bibliography"/>
      </w:pPr>
      <w:r>
        <w:t>42.</w:t>
      </w:r>
      <w:r>
        <w:tab/>
        <w:t xml:space="preserve">Donoho DL, Grimes C. Hessian eigenmaps: Locally linear embedding techniques for high-dimensional data. Proc Natl Acad Sci. 2003 May 13;100(10):5591–6. </w:t>
      </w:r>
    </w:p>
    <w:p w14:paraId="210A65C3" w14:textId="77777777" w:rsidR="002A12EA" w:rsidRDefault="002A12EA" w:rsidP="002A12EA">
      <w:pPr>
        <w:pStyle w:val="Bibliography"/>
      </w:pPr>
      <w:r>
        <w:t>43.</w:t>
      </w:r>
      <w:r>
        <w:tab/>
        <w:t>Zhang Z, Zha H. Principal Manifolds and Nonlinear Dimension Reduction via Local Tangent Space Alignment [Internet]. arXiv; 2002 [cited 2025 May 2]. Available from: http://arxiv.org/abs/cs/0212008</w:t>
      </w:r>
    </w:p>
    <w:p w14:paraId="26EEA483" w14:textId="77777777" w:rsidR="002A12EA" w:rsidRDefault="002A12EA" w:rsidP="002A12EA">
      <w:pPr>
        <w:pStyle w:val="Bibliography"/>
      </w:pPr>
      <w:r>
        <w:t>44.</w:t>
      </w:r>
      <w:r>
        <w:tab/>
        <w:t>Singh G, Memoli F, Carlsson G. Topological Methods for the Analysis of High Dimensional Data Sets and 3D Object Recognition [Internet]. The Eurographics Association; 2007 [cited 2025 May 2]. Available from: https://doi.org/10.2312/SPBG/SPBG07/091-100</w:t>
      </w:r>
    </w:p>
    <w:p w14:paraId="2C29F1AF" w14:textId="77777777" w:rsidR="002A12EA" w:rsidRDefault="002A12EA" w:rsidP="002A12EA">
      <w:pPr>
        <w:pStyle w:val="Bibliography"/>
      </w:pPr>
      <w:r>
        <w:lastRenderedPageBreak/>
        <w:t>45.</w:t>
      </w:r>
      <w:r>
        <w:tab/>
        <w:t xml:space="preserve">Zhou H, Wang F, Tao P. t-Distributed Stochastic Neighbor Embedding Method with the Least Information Loss for Macromolecular Simulations. J Chem Theory Comput. 2018 Nov 13;14(11):5499–510. </w:t>
      </w:r>
    </w:p>
    <w:p w14:paraId="602993F9" w14:textId="77777777" w:rsidR="002A12EA" w:rsidRDefault="002A12EA" w:rsidP="002A12EA">
      <w:pPr>
        <w:pStyle w:val="Bibliography"/>
      </w:pPr>
      <w:r>
        <w:t>46.</w:t>
      </w:r>
      <w:r>
        <w:tab/>
        <w:t xml:space="preserve">Variable bandwidth diffusion kernels. Appl Comput Harmon Anal. 2016 Jan 1;40(1):68–96. </w:t>
      </w:r>
    </w:p>
    <w:p w14:paraId="361EA9A6" w14:textId="77777777" w:rsidR="002A12EA" w:rsidRDefault="002A12EA" w:rsidP="002A12EA">
      <w:pPr>
        <w:pStyle w:val="Bibliography"/>
      </w:pPr>
      <w:r>
        <w:t>47.</w:t>
      </w:r>
      <w:r>
        <w:tab/>
        <w:t xml:space="preserve">Moon KR, van Dijk D, Wang Z, Gigante S, Burkhardt DB, Chen WS, et al. Visualizing structure and transitions in high-dimensional biological data. Nat Biotechnol. 2019 Dec;37(12):1482–92. </w:t>
      </w:r>
    </w:p>
    <w:p w14:paraId="515F1840" w14:textId="77777777" w:rsidR="002A12EA" w:rsidRDefault="002A12EA" w:rsidP="002A12EA">
      <w:pPr>
        <w:pStyle w:val="Bibliography"/>
      </w:pPr>
      <w:r>
        <w:t>48.</w:t>
      </w:r>
      <w:r>
        <w:tab/>
        <w:t xml:space="preserve">Lee K, Carr N, Perliss A, Chandrasekaran C. WaveMAP for identifying putative cell types from </w:t>
      </w:r>
      <w:r>
        <w:rPr>
          <w:i/>
          <w:iCs/>
        </w:rPr>
        <w:t>in vivo</w:t>
      </w:r>
      <w:r>
        <w:t xml:space="preserve"> electrophysiology. STAR Protoc. 2023 Jun 16;4(2):102320. </w:t>
      </w:r>
    </w:p>
    <w:p w14:paraId="48322C03" w14:textId="77777777" w:rsidR="002A12EA" w:rsidRDefault="002A12EA" w:rsidP="002A12EA">
      <w:pPr>
        <w:pStyle w:val="Bibliography"/>
      </w:pPr>
      <w:r>
        <w:t>49.</w:t>
      </w:r>
      <w:r>
        <w:tab/>
        <w:t xml:space="preserve">Lee EK, Balasubramanian H, Tsolias A, Anakwe SU, Medalla M, Shenoy KV, et al. Non-linear dimensionality reduction on extracellular waveforms reveals cell type diversity in premotor cortex. eLife. 10:e67490. </w:t>
      </w:r>
    </w:p>
    <w:p w14:paraId="47CF43FC" w14:textId="77777777" w:rsidR="002A12EA" w:rsidRDefault="002A12EA" w:rsidP="002A12EA">
      <w:pPr>
        <w:pStyle w:val="Bibliography"/>
      </w:pPr>
      <w:r>
        <w:t>50.</w:t>
      </w:r>
      <w:r>
        <w:tab/>
        <w:t xml:space="preserve">MacQueen J. Some methods for classification and analysis of multivariate observations. Proc Fifth Berkeley Symp Math Stat Probab Vol 1 Stat. 1967 Jan 1;5.1:281–98. </w:t>
      </w:r>
    </w:p>
    <w:p w14:paraId="756FECAA" w14:textId="77777777" w:rsidR="002A12EA" w:rsidRDefault="002A12EA" w:rsidP="002A12EA">
      <w:pPr>
        <w:pStyle w:val="Bibliography"/>
      </w:pPr>
      <w:r>
        <w:t>51.</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61D738F5" w14:textId="77777777" w:rsidR="002A12EA" w:rsidRDefault="002A12EA" w:rsidP="002A12EA">
      <w:pPr>
        <w:pStyle w:val="Bibliography"/>
      </w:pPr>
      <w:r>
        <w:t>52.</w:t>
      </w:r>
      <w:r>
        <w:tab/>
        <w:t xml:space="preserve">Salganicoff M, Sarna M, Sax L, Gerstein GL. Unsupervised waveform classification for multi-neuron recordings: a real-time, software-based system. I. Algorithms and implementation. J Neurosci Methods. 1988 Oct;25(3):181–7. </w:t>
      </w:r>
    </w:p>
    <w:p w14:paraId="18B0EAF2" w14:textId="77777777" w:rsidR="002A12EA" w:rsidRDefault="002A12EA" w:rsidP="002A12EA">
      <w:pPr>
        <w:pStyle w:val="Bibliography"/>
      </w:pPr>
      <w:r>
        <w:t>53.</w:t>
      </w:r>
      <w:r>
        <w:tab/>
        <w:t xml:space="preserve">Caro-Martín CR, Delgado-García JM, Gruart A, Sánchez-Campusano R. Spike sorting based on shape, phase, and distribution features, and K-TOPS clustering with validity and error indices. Sci Rep. 2018 Dec 12;8(1):17796. </w:t>
      </w:r>
    </w:p>
    <w:p w14:paraId="5631F485" w14:textId="77777777" w:rsidR="002A12EA" w:rsidRDefault="002A12EA" w:rsidP="002A12EA">
      <w:pPr>
        <w:pStyle w:val="Bibliography"/>
      </w:pPr>
      <w:r>
        <w:t>54.</w:t>
      </w:r>
      <w:r>
        <w:tab/>
        <w:t xml:space="preserve">Eom J, Park IY, Kim S, Jang H, Park S, Huh Y, et al. Deep-learned spike representations and sorting via an ensemble of auto-encoders. Neural Netw. 2021 Feb 1;134:131–42. </w:t>
      </w:r>
    </w:p>
    <w:p w14:paraId="557E6B68" w14:textId="77777777" w:rsidR="002A12EA" w:rsidRDefault="002A12EA" w:rsidP="002A12EA">
      <w:pPr>
        <w:pStyle w:val="Bibliography"/>
      </w:pPr>
      <w:r>
        <w:t>55.</w:t>
      </w:r>
      <w:r>
        <w:tab/>
        <w:t>Radmanesh M, Rezaei AA, Jalili M, Hashemi A, Goudarzi MM. Online spike sorting via deep contractive autoencoder. Neural Netw [Internet]. 2022 Aug 5 [cited 2022 Aug 11]; Available from: https://www.sciencedirect.com/science/article/pii/S089360802200301X</w:t>
      </w:r>
    </w:p>
    <w:p w14:paraId="6DEB4D7E" w14:textId="77777777" w:rsidR="002A12EA" w:rsidRDefault="002A12EA" w:rsidP="002A12EA">
      <w:pPr>
        <w:pStyle w:val="Bibliography"/>
      </w:pPr>
      <w:r>
        <w:t>56.</w:t>
      </w:r>
      <w:r>
        <w:tab/>
        <w:t xml:space="preserve">Wegier W, Ksieniewicz P. Application of Imbalanced Data Classification Quality Metrics as Weighting Methods of the Ensemble Data Stream Classification Algorithms. Entropy Basel Switz. 2020 Jul 31;22(8):E849. </w:t>
      </w:r>
    </w:p>
    <w:p w14:paraId="7708DD5F" w14:textId="77777777" w:rsidR="002A12EA" w:rsidRDefault="002A12EA" w:rsidP="002A12EA">
      <w:pPr>
        <w:pStyle w:val="Bibliography"/>
      </w:pPr>
      <w:r>
        <w:t>57.</w:t>
      </w:r>
      <w:r>
        <w:tab/>
        <w:t xml:space="preserve">Sun Y, Wong AKC, Kamel MS. Classification of imbalanced data: a review. Int J Pattern Recognit Artif Intell. 2009 Jun;23(04):687–719. </w:t>
      </w:r>
    </w:p>
    <w:p w14:paraId="2A21766E" w14:textId="77777777" w:rsidR="002A12EA" w:rsidRDefault="002A12EA" w:rsidP="002A12EA">
      <w:pPr>
        <w:pStyle w:val="Bibliography"/>
      </w:pPr>
      <w:r>
        <w:lastRenderedPageBreak/>
        <w:t>58.</w:t>
      </w:r>
      <w:r>
        <w:tab/>
        <w:t xml:space="preserve">Joshi MV, Kumar V, Agarwal RC. Evaluating boosting algorithms to classify rare classes: comparison and improvements. In: Proceedings 2001 IEEE International Conference on Data Mining. 2001. p. 257–64. </w:t>
      </w:r>
    </w:p>
    <w:p w14:paraId="60C9299C" w14:textId="77777777" w:rsidR="002A12EA" w:rsidRDefault="002A12EA" w:rsidP="002A12EA">
      <w:pPr>
        <w:pStyle w:val="Bibliography"/>
      </w:pPr>
      <w:r>
        <w:t>59.</w:t>
      </w:r>
      <w:r>
        <w:tab/>
        <w:t xml:space="preserve">Weiss GM. Mining with rarity: a unifying framework. ACM SIGKDD Explor Newsl. 2004 Jun;6(1):7–19. </w:t>
      </w:r>
    </w:p>
    <w:p w14:paraId="204E22BC" w14:textId="77777777" w:rsidR="002A12EA" w:rsidRDefault="002A12EA" w:rsidP="002A12EA">
      <w:pPr>
        <w:pStyle w:val="Bibliography"/>
      </w:pPr>
      <w:r>
        <w:t>60.</w:t>
      </w:r>
      <w:r>
        <w:tab/>
        <w:t xml:space="preserve">Rendón E, Abundez I, Arizmendi A, Quiroz EM. Internal versus External cluster validation indexes. 2011;5(1):8. </w:t>
      </w:r>
    </w:p>
    <w:p w14:paraId="709750B3" w14:textId="77777777" w:rsidR="002A12EA" w:rsidRDefault="002A12EA" w:rsidP="002A12EA">
      <w:pPr>
        <w:pStyle w:val="Bibliography"/>
      </w:pPr>
      <w:r>
        <w:t>61.</w:t>
      </w:r>
      <w:r>
        <w:tab/>
        <w:t xml:space="preserve">Hubert L, Arabie P. Comparing partitions. J Classif. 1985 Dec 1;2(1):193–218. </w:t>
      </w:r>
    </w:p>
    <w:p w14:paraId="77FFCB06" w14:textId="77777777" w:rsidR="002A12EA" w:rsidRDefault="002A12EA" w:rsidP="002A12EA">
      <w:pPr>
        <w:pStyle w:val="Bibliography"/>
      </w:pPr>
      <w:r>
        <w:t>62.</w:t>
      </w:r>
      <w:r>
        <w:tab/>
        <w:t xml:space="preserve">Vinh NX, Epps J, Bailey J. Information Theoretic Measures for Clusterings Comparison: Variants, Properties, Normalization and Correction for Chance. :18. </w:t>
      </w:r>
    </w:p>
    <w:p w14:paraId="2B1CA9E1" w14:textId="77777777" w:rsidR="002A12EA" w:rsidRDefault="002A12EA" w:rsidP="002A12EA">
      <w:pPr>
        <w:pStyle w:val="Bibliography"/>
      </w:pPr>
      <w:r>
        <w:t>63.</w:t>
      </w:r>
      <w:r>
        <w:tab/>
        <w:t xml:space="preserve">Steinley D. Properties of the Hubert-Arable Adjusted Rand Index. Psychol Methods. 2004;9(3):386–96. </w:t>
      </w:r>
    </w:p>
    <w:p w14:paraId="05ADEA98" w14:textId="77777777" w:rsidR="002A12EA" w:rsidRDefault="002A12EA" w:rsidP="002A12EA">
      <w:pPr>
        <w:pStyle w:val="Bibliography"/>
      </w:pPr>
      <w:r>
        <w:t>64.</w:t>
      </w:r>
      <w:r>
        <w:tab/>
        <w:t xml:space="preserve">Fowlkes EB, Mallows CL. A Method for Comparing Two Hierarchical Clusterings. J Am Stat Assoc. 1983;78(383):553–69. </w:t>
      </w:r>
    </w:p>
    <w:p w14:paraId="7C0D7220" w14:textId="77777777" w:rsidR="002A12EA" w:rsidRDefault="002A12EA" w:rsidP="002A12EA">
      <w:pPr>
        <w:pStyle w:val="Bibliography"/>
      </w:pPr>
      <w:r>
        <w:t>65.</w:t>
      </w:r>
      <w:r>
        <w:tab/>
        <w:t xml:space="preserve">Strehl A, Ghosh J. Cluster Ensembles --- A Knowledge Reuse Framework for Combining Multiple Partitions. J Mach Learn Res. 2002;3(Dec):583–617. </w:t>
      </w:r>
    </w:p>
    <w:p w14:paraId="2AE03C93" w14:textId="77777777" w:rsidR="002A12EA" w:rsidRDefault="002A12EA" w:rsidP="002A12EA">
      <w:pPr>
        <w:pStyle w:val="Bibliography"/>
      </w:pPr>
      <w:r>
        <w:t>66.</w:t>
      </w:r>
      <w:r>
        <w:tab/>
        <w:t xml:space="preserve">Lazarenko D, Bonald T. Pairwise Adjusted Mutual Information. 2021. </w:t>
      </w:r>
    </w:p>
    <w:p w14:paraId="77808C1F" w14:textId="77777777" w:rsidR="002A12EA" w:rsidRDefault="002A12EA" w:rsidP="002A12EA">
      <w:pPr>
        <w:pStyle w:val="Bibliography"/>
      </w:pPr>
      <w:r>
        <w:t>67.</w:t>
      </w:r>
      <w:r>
        <w:tab/>
        <w:t xml:space="preserve">Vinh N, Epps J, Bailey J. Information theoretic measures for clusterings comparison: Is a correction for chance necessary? ICML. 2009. 135 p. </w:t>
      </w:r>
    </w:p>
    <w:p w14:paraId="198C6E5C" w14:textId="77777777" w:rsidR="002A12EA" w:rsidRDefault="002A12EA" w:rsidP="002A12EA">
      <w:pPr>
        <w:pStyle w:val="Bibliography"/>
      </w:pPr>
      <w:r>
        <w:t>68.</w:t>
      </w:r>
      <w:r>
        <w:tab/>
        <w:t xml:space="preserve">Manning CD, Raghavan P, Schütze H. Introduction to Information Retrieval. Illustrated edition. New York: Cambridge University Press; 2008. 506 p. </w:t>
      </w:r>
    </w:p>
    <w:p w14:paraId="3B7284E2" w14:textId="77777777" w:rsidR="002A12EA" w:rsidRDefault="002A12EA" w:rsidP="002A12EA">
      <w:pPr>
        <w:pStyle w:val="Bibliography"/>
      </w:pPr>
      <w:r>
        <w:t>69.</w:t>
      </w:r>
      <w:r>
        <w:tab/>
        <w:t xml:space="preserve">Halkidi M, Batistakis Y, Vazirgiannis M. On Clustering Validation Techniques. J Intell Inf Syst. 2001 Dec 1;17(2):107–45. </w:t>
      </w:r>
    </w:p>
    <w:p w14:paraId="33609430" w14:textId="77777777" w:rsidR="002A12EA" w:rsidRDefault="002A12EA" w:rsidP="002A12EA">
      <w:pPr>
        <w:pStyle w:val="Bibliography"/>
      </w:pPr>
      <w:r>
        <w:t>70.</w:t>
      </w:r>
      <w:r>
        <w:tab/>
        <w:t xml:space="preserve">Caliński T, JA H. A Dendrite Method for Cluster Analysis. Commun Stat - Theory Methods. 1974 Jan 1;3:1–27. </w:t>
      </w:r>
    </w:p>
    <w:p w14:paraId="1B21D739" w14:textId="77777777" w:rsidR="002A12EA" w:rsidRDefault="002A12EA" w:rsidP="002A12EA">
      <w:pPr>
        <w:pStyle w:val="Bibliography"/>
      </w:pPr>
      <w:r>
        <w:t>71.</w:t>
      </w:r>
      <w:r>
        <w:tab/>
        <w:t xml:space="preserve">Davies DL, Bouldin DW. A Cluster Separation Measure. IEEE Trans Pattern Anal Mach Intell. 1979 Apr;PAMI-1(2):224–7. </w:t>
      </w:r>
    </w:p>
    <w:p w14:paraId="7C4A5AC1" w14:textId="77777777" w:rsidR="002A12EA" w:rsidRDefault="002A12EA" w:rsidP="002A12EA">
      <w:pPr>
        <w:pStyle w:val="Bibliography"/>
      </w:pPr>
      <w:r>
        <w:t>72.</w:t>
      </w:r>
      <w:r>
        <w:tab/>
        <w:t xml:space="preserve">Rosenberg A, Hirschberg J. V-Measure: A Conditional Entropy-Based External Cluster Evaluation Measure. In 2007. p. 410–20. </w:t>
      </w:r>
    </w:p>
    <w:p w14:paraId="4B888F08" w14:textId="77777777" w:rsidR="002A12EA" w:rsidRDefault="002A12EA" w:rsidP="002A12EA">
      <w:pPr>
        <w:pStyle w:val="Bibliography"/>
      </w:pPr>
      <w:r>
        <w:t>73.</w:t>
      </w:r>
      <w:r>
        <w:tab/>
        <w:t xml:space="preserve">Rousseeuw PJ. Silhouettes: A graphical aid to the interpretation and validation of cluster analysis. J Comput Appl Math. 1987 Nov 1;20:53–65. </w:t>
      </w:r>
    </w:p>
    <w:p w14:paraId="50E3F58E" w14:textId="77777777" w:rsidR="002A12EA" w:rsidRDefault="002A12EA" w:rsidP="002A12EA">
      <w:pPr>
        <w:pStyle w:val="Bibliography"/>
      </w:pPr>
      <w:r>
        <w:lastRenderedPageBreak/>
        <w:t>74.</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45025A5" w14:textId="77777777" w:rsidR="002A12EA" w:rsidRDefault="002A12EA" w:rsidP="002A12EA">
      <w:pPr>
        <w:pStyle w:val="Bibliography"/>
      </w:pPr>
      <w:r>
        <w:t>75.</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21C11BB6" w14:textId="77777777" w:rsidR="002A12EA" w:rsidRDefault="002A12EA" w:rsidP="002A12EA">
      <w:pPr>
        <w:pStyle w:val="Bibliography"/>
      </w:pPr>
      <w:r>
        <w:t>76.</w:t>
      </w:r>
      <w:r>
        <w:tab/>
        <w:t xml:space="preserve">Pachitariu M, Sridhar S, Pennington J, Stringer C. Spike sorting with Kilosort4. Nat Methods. 2024 May;21(5):914–21. </w:t>
      </w:r>
    </w:p>
    <w:p w14:paraId="48128FB8" w14:textId="204B8873"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24E83F3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536" w:hanging="576"/>
      </w:pPr>
      <w:rPr>
        <w:rFonts w:hint="default"/>
      </w:rPr>
    </w:lvl>
    <w:lvl w:ilvl="2">
      <w:start w:val="1"/>
      <w:numFmt w:val="decimal"/>
      <w:pStyle w:val="Heading3"/>
      <w:lvlText w:val="%1.%2.%3"/>
      <w:lvlJc w:val="left"/>
      <w:pPr>
        <w:ind w:left="720" w:hanging="720"/>
      </w:pPr>
      <w:rPr>
        <w:rFonts w:hint="default"/>
        <w:b w:val="0"/>
        <w:b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4"/>
  </w:num>
  <w:num w:numId="3">
    <w:abstractNumId w:val="1"/>
  </w:num>
  <w:num w:numId="4">
    <w:abstractNumId w:val="5"/>
  </w:num>
  <w:num w:numId="5">
    <w:abstractNumId w:val="2"/>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75B2"/>
    <w:rsid w:val="0000054D"/>
    <w:rsid w:val="00002140"/>
    <w:rsid w:val="000102BB"/>
    <w:rsid w:val="00014211"/>
    <w:rsid w:val="000153AA"/>
    <w:rsid w:val="00022C43"/>
    <w:rsid w:val="00025D8E"/>
    <w:rsid w:val="000366F2"/>
    <w:rsid w:val="0004142D"/>
    <w:rsid w:val="00044E18"/>
    <w:rsid w:val="00046F93"/>
    <w:rsid w:val="00056623"/>
    <w:rsid w:val="00066AAB"/>
    <w:rsid w:val="000730BA"/>
    <w:rsid w:val="0007590B"/>
    <w:rsid w:val="0008347A"/>
    <w:rsid w:val="000931C3"/>
    <w:rsid w:val="00095BAC"/>
    <w:rsid w:val="000D190D"/>
    <w:rsid w:val="000D6720"/>
    <w:rsid w:val="000D7544"/>
    <w:rsid w:val="000D7CED"/>
    <w:rsid w:val="000E419A"/>
    <w:rsid w:val="000E49B2"/>
    <w:rsid w:val="000F0BD9"/>
    <w:rsid w:val="000F2536"/>
    <w:rsid w:val="000F37AD"/>
    <w:rsid w:val="000F3933"/>
    <w:rsid w:val="000F592B"/>
    <w:rsid w:val="000F5AF6"/>
    <w:rsid w:val="00102AD4"/>
    <w:rsid w:val="00105759"/>
    <w:rsid w:val="00113E9E"/>
    <w:rsid w:val="00116CF1"/>
    <w:rsid w:val="00117613"/>
    <w:rsid w:val="00122DC7"/>
    <w:rsid w:val="0012302D"/>
    <w:rsid w:val="001240F0"/>
    <w:rsid w:val="00126548"/>
    <w:rsid w:val="001276F3"/>
    <w:rsid w:val="0013695D"/>
    <w:rsid w:val="00151D62"/>
    <w:rsid w:val="00153EC8"/>
    <w:rsid w:val="00171072"/>
    <w:rsid w:val="0017437B"/>
    <w:rsid w:val="00176C5F"/>
    <w:rsid w:val="001772F3"/>
    <w:rsid w:val="001807A2"/>
    <w:rsid w:val="00180CD3"/>
    <w:rsid w:val="00184677"/>
    <w:rsid w:val="00194EDA"/>
    <w:rsid w:val="001960D7"/>
    <w:rsid w:val="00197DDF"/>
    <w:rsid w:val="001A13BB"/>
    <w:rsid w:val="001A344F"/>
    <w:rsid w:val="001A5B87"/>
    <w:rsid w:val="001B12B3"/>
    <w:rsid w:val="001B1D0B"/>
    <w:rsid w:val="001B43B0"/>
    <w:rsid w:val="001C0FF9"/>
    <w:rsid w:val="001E257A"/>
    <w:rsid w:val="001E2CD7"/>
    <w:rsid w:val="001E6BFE"/>
    <w:rsid w:val="001F2569"/>
    <w:rsid w:val="001F3E08"/>
    <w:rsid w:val="001F4912"/>
    <w:rsid w:val="001F6E8A"/>
    <w:rsid w:val="00202E85"/>
    <w:rsid w:val="00212256"/>
    <w:rsid w:val="002129E9"/>
    <w:rsid w:val="00212AD9"/>
    <w:rsid w:val="002246CC"/>
    <w:rsid w:val="00230B75"/>
    <w:rsid w:val="00231142"/>
    <w:rsid w:val="002505D8"/>
    <w:rsid w:val="00252EFC"/>
    <w:rsid w:val="002734B3"/>
    <w:rsid w:val="002737DB"/>
    <w:rsid w:val="00284729"/>
    <w:rsid w:val="00284D80"/>
    <w:rsid w:val="0029533B"/>
    <w:rsid w:val="002A12EA"/>
    <w:rsid w:val="002A2038"/>
    <w:rsid w:val="002B0E90"/>
    <w:rsid w:val="002D528D"/>
    <w:rsid w:val="002E5F0E"/>
    <w:rsid w:val="002E6615"/>
    <w:rsid w:val="002E7FB7"/>
    <w:rsid w:val="003042DF"/>
    <w:rsid w:val="003056E3"/>
    <w:rsid w:val="00305ADA"/>
    <w:rsid w:val="00311601"/>
    <w:rsid w:val="0032247D"/>
    <w:rsid w:val="00323BB1"/>
    <w:rsid w:val="0033069B"/>
    <w:rsid w:val="003366B0"/>
    <w:rsid w:val="00337AEE"/>
    <w:rsid w:val="00364B3D"/>
    <w:rsid w:val="003654F7"/>
    <w:rsid w:val="003655C8"/>
    <w:rsid w:val="003662CC"/>
    <w:rsid w:val="00372641"/>
    <w:rsid w:val="00391C22"/>
    <w:rsid w:val="00392B66"/>
    <w:rsid w:val="0039357C"/>
    <w:rsid w:val="00394D24"/>
    <w:rsid w:val="00397F92"/>
    <w:rsid w:val="003A260D"/>
    <w:rsid w:val="003C3D1C"/>
    <w:rsid w:val="003C4410"/>
    <w:rsid w:val="003D04EF"/>
    <w:rsid w:val="003E78C4"/>
    <w:rsid w:val="003F0651"/>
    <w:rsid w:val="003F601F"/>
    <w:rsid w:val="003F6050"/>
    <w:rsid w:val="003F69AA"/>
    <w:rsid w:val="00404C87"/>
    <w:rsid w:val="00405BD2"/>
    <w:rsid w:val="00406893"/>
    <w:rsid w:val="00407D4D"/>
    <w:rsid w:val="00411B95"/>
    <w:rsid w:val="00414AB1"/>
    <w:rsid w:val="00416163"/>
    <w:rsid w:val="004164DA"/>
    <w:rsid w:val="00427FF4"/>
    <w:rsid w:val="00436D77"/>
    <w:rsid w:val="00441E58"/>
    <w:rsid w:val="00442177"/>
    <w:rsid w:val="004428E3"/>
    <w:rsid w:val="0046134F"/>
    <w:rsid w:val="00461C02"/>
    <w:rsid w:val="00474DE6"/>
    <w:rsid w:val="00484D04"/>
    <w:rsid w:val="00486178"/>
    <w:rsid w:val="00497D4E"/>
    <w:rsid w:val="004A5577"/>
    <w:rsid w:val="004A58A9"/>
    <w:rsid w:val="004A7D38"/>
    <w:rsid w:val="004B79F9"/>
    <w:rsid w:val="004C12D3"/>
    <w:rsid w:val="004C3B25"/>
    <w:rsid w:val="004C4CE3"/>
    <w:rsid w:val="004C6183"/>
    <w:rsid w:val="004D3100"/>
    <w:rsid w:val="004D4CBC"/>
    <w:rsid w:val="004E3092"/>
    <w:rsid w:val="004F5ECA"/>
    <w:rsid w:val="004F7F20"/>
    <w:rsid w:val="00500947"/>
    <w:rsid w:val="00502CF9"/>
    <w:rsid w:val="005075E8"/>
    <w:rsid w:val="00510147"/>
    <w:rsid w:val="005118CF"/>
    <w:rsid w:val="00512A01"/>
    <w:rsid w:val="00517628"/>
    <w:rsid w:val="00521E02"/>
    <w:rsid w:val="00523130"/>
    <w:rsid w:val="00524FB2"/>
    <w:rsid w:val="00526281"/>
    <w:rsid w:val="00531BA6"/>
    <w:rsid w:val="00532803"/>
    <w:rsid w:val="005429AF"/>
    <w:rsid w:val="00545791"/>
    <w:rsid w:val="00546B55"/>
    <w:rsid w:val="00547A90"/>
    <w:rsid w:val="00551CF3"/>
    <w:rsid w:val="00552F9F"/>
    <w:rsid w:val="0055457D"/>
    <w:rsid w:val="00561751"/>
    <w:rsid w:val="005648C8"/>
    <w:rsid w:val="00574321"/>
    <w:rsid w:val="00584BFF"/>
    <w:rsid w:val="00585465"/>
    <w:rsid w:val="005865D7"/>
    <w:rsid w:val="0058698F"/>
    <w:rsid w:val="00590067"/>
    <w:rsid w:val="005A06FE"/>
    <w:rsid w:val="005A2FE7"/>
    <w:rsid w:val="005B0CC9"/>
    <w:rsid w:val="005C13A6"/>
    <w:rsid w:val="005C27D4"/>
    <w:rsid w:val="005C5E54"/>
    <w:rsid w:val="005E0BC2"/>
    <w:rsid w:val="005E3109"/>
    <w:rsid w:val="005F164E"/>
    <w:rsid w:val="005F3CD3"/>
    <w:rsid w:val="005F4067"/>
    <w:rsid w:val="005F6102"/>
    <w:rsid w:val="0060420B"/>
    <w:rsid w:val="00611A4C"/>
    <w:rsid w:val="00612AB0"/>
    <w:rsid w:val="00614E14"/>
    <w:rsid w:val="00615A9A"/>
    <w:rsid w:val="0062048F"/>
    <w:rsid w:val="006205A5"/>
    <w:rsid w:val="0063045A"/>
    <w:rsid w:val="00631B90"/>
    <w:rsid w:val="00634F13"/>
    <w:rsid w:val="006409BC"/>
    <w:rsid w:val="00651104"/>
    <w:rsid w:val="00654F7F"/>
    <w:rsid w:val="00670A60"/>
    <w:rsid w:val="00674D4F"/>
    <w:rsid w:val="00683335"/>
    <w:rsid w:val="00684191"/>
    <w:rsid w:val="00685FA3"/>
    <w:rsid w:val="00690DDA"/>
    <w:rsid w:val="00691154"/>
    <w:rsid w:val="006913A1"/>
    <w:rsid w:val="006A732A"/>
    <w:rsid w:val="006B137A"/>
    <w:rsid w:val="006B192E"/>
    <w:rsid w:val="006B2B11"/>
    <w:rsid w:val="006C476B"/>
    <w:rsid w:val="006C6FA0"/>
    <w:rsid w:val="006D078C"/>
    <w:rsid w:val="006D581A"/>
    <w:rsid w:val="006E0C42"/>
    <w:rsid w:val="006E0D1E"/>
    <w:rsid w:val="006E50D4"/>
    <w:rsid w:val="006F25BF"/>
    <w:rsid w:val="006F368F"/>
    <w:rsid w:val="006F3B57"/>
    <w:rsid w:val="006F6A73"/>
    <w:rsid w:val="00701E9E"/>
    <w:rsid w:val="007204E4"/>
    <w:rsid w:val="0072497F"/>
    <w:rsid w:val="00725FEA"/>
    <w:rsid w:val="007275BB"/>
    <w:rsid w:val="0073059C"/>
    <w:rsid w:val="007330C7"/>
    <w:rsid w:val="007346B4"/>
    <w:rsid w:val="00737704"/>
    <w:rsid w:val="007507A1"/>
    <w:rsid w:val="00750F43"/>
    <w:rsid w:val="007567D0"/>
    <w:rsid w:val="00757ECA"/>
    <w:rsid w:val="007608C6"/>
    <w:rsid w:val="00760D60"/>
    <w:rsid w:val="00795CBB"/>
    <w:rsid w:val="007A0EA2"/>
    <w:rsid w:val="007A616F"/>
    <w:rsid w:val="007A78A6"/>
    <w:rsid w:val="007B1C05"/>
    <w:rsid w:val="007B4F53"/>
    <w:rsid w:val="007B5DBB"/>
    <w:rsid w:val="007C0199"/>
    <w:rsid w:val="007C2699"/>
    <w:rsid w:val="007C269E"/>
    <w:rsid w:val="007D07FB"/>
    <w:rsid w:val="007D69E0"/>
    <w:rsid w:val="007E1C53"/>
    <w:rsid w:val="007E1FB4"/>
    <w:rsid w:val="007F1454"/>
    <w:rsid w:val="0080700D"/>
    <w:rsid w:val="00813492"/>
    <w:rsid w:val="008175B2"/>
    <w:rsid w:val="008333B7"/>
    <w:rsid w:val="0083559F"/>
    <w:rsid w:val="00842B04"/>
    <w:rsid w:val="00845648"/>
    <w:rsid w:val="00851715"/>
    <w:rsid w:val="00852F22"/>
    <w:rsid w:val="00860730"/>
    <w:rsid w:val="008674BA"/>
    <w:rsid w:val="00870840"/>
    <w:rsid w:val="008712E9"/>
    <w:rsid w:val="00872FFF"/>
    <w:rsid w:val="00876286"/>
    <w:rsid w:val="008830B0"/>
    <w:rsid w:val="00890EEA"/>
    <w:rsid w:val="008936F9"/>
    <w:rsid w:val="008A1DD6"/>
    <w:rsid w:val="008B27D2"/>
    <w:rsid w:val="008B2A8A"/>
    <w:rsid w:val="008C16EC"/>
    <w:rsid w:val="008C5DAF"/>
    <w:rsid w:val="008D391F"/>
    <w:rsid w:val="008E77F5"/>
    <w:rsid w:val="008F075B"/>
    <w:rsid w:val="008F4BD2"/>
    <w:rsid w:val="00901163"/>
    <w:rsid w:val="0090173A"/>
    <w:rsid w:val="00903F84"/>
    <w:rsid w:val="00904A70"/>
    <w:rsid w:val="00925259"/>
    <w:rsid w:val="00925406"/>
    <w:rsid w:val="00925CFE"/>
    <w:rsid w:val="00927459"/>
    <w:rsid w:val="0092789F"/>
    <w:rsid w:val="00927E19"/>
    <w:rsid w:val="009306D5"/>
    <w:rsid w:val="0094280A"/>
    <w:rsid w:val="00946FAC"/>
    <w:rsid w:val="00954CAB"/>
    <w:rsid w:val="00963B8A"/>
    <w:rsid w:val="00967B30"/>
    <w:rsid w:val="009761D2"/>
    <w:rsid w:val="00983819"/>
    <w:rsid w:val="009849FC"/>
    <w:rsid w:val="009914DA"/>
    <w:rsid w:val="009947EE"/>
    <w:rsid w:val="009C2C44"/>
    <w:rsid w:val="009D45D9"/>
    <w:rsid w:val="009D57E7"/>
    <w:rsid w:val="009D6830"/>
    <w:rsid w:val="009E48F9"/>
    <w:rsid w:val="009F03E4"/>
    <w:rsid w:val="009F0F15"/>
    <w:rsid w:val="009F6E48"/>
    <w:rsid w:val="00A10C13"/>
    <w:rsid w:val="00A148CD"/>
    <w:rsid w:val="00A15487"/>
    <w:rsid w:val="00A1760B"/>
    <w:rsid w:val="00A21D89"/>
    <w:rsid w:val="00A2336F"/>
    <w:rsid w:val="00A30DE9"/>
    <w:rsid w:val="00A32413"/>
    <w:rsid w:val="00A3786A"/>
    <w:rsid w:val="00A42413"/>
    <w:rsid w:val="00A447A5"/>
    <w:rsid w:val="00A567BA"/>
    <w:rsid w:val="00A64435"/>
    <w:rsid w:val="00A6512B"/>
    <w:rsid w:val="00A6688D"/>
    <w:rsid w:val="00A7502E"/>
    <w:rsid w:val="00A7585F"/>
    <w:rsid w:val="00A76390"/>
    <w:rsid w:val="00A849AA"/>
    <w:rsid w:val="00A942E2"/>
    <w:rsid w:val="00A97E53"/>
    <w:rsid w:val="00AA0A08"/>
    <w:rsid w:val="00AA7488"/>
    <w:rsid w:val="00AB3F74"/>
    <w:rsid w:val="00AC0EAE"/>
    <w:rsid w:val="00AC44D9"/>
    <w:rsid w:val="00AC59EF"/>
    <w:rsid w:val="00AD126C"/>
    <w:rsid w:val="00AD6B34"/>
    <w:rsid w:val="00AE5244"/>
    <w:rsid w:val="00AF171D"/>
    <w:rsid w:val="00AF57B5"/>
    <w:rsid w:val="00B0501B"/>
    <w:rsid w:val="00B05D23"/>
    <w:rsid w:val="00B265D1"/>
    <w:rsid w:val="00B423ED"/>
    <w:rsid w:val="00B446ED"/>
    <w:rsid w:val="00B475C2"/>
    <w:rsid w:val="00B55EFE"/>
    <w:rsid w:val="00B56CF6"/>
    <w:rsid w:val="00B643ED"/>
    <w:rsid w:val="00B65C59"/>
    <w:rsid w:val="00B77752"/>
    <w:rsid w:val="00B84BF0"/>
    <w:rsid w:val="00B87A76"/>
    <w:rsid w:val="00B953AE"/>
    <w:rsid w:val="00BA14F3"/>
    <w:rsid w:val="00BA72E5"/>
    <w:rsid w:val="00BB0814"/>
    <w:rsid w:val="00BB3C44"/>
    <w:rsid w:val="00BC6417"/>
    <w:rsid w:val="00BD0209"/>
    <w:rsid w:val="00BD1B24"/>
    <w:rsid w:val="00BD3C93"/>
    <w:rsid w:val="00BD525F"/>
    <w:rsid w:val="00BE1C37"/>
    <w:rsid w:val="00C02D25"/>
    <w:rsid w:val="00C140F8"/>
    <w:rsid w:val="00C20DB1"/>
    <w:rsid w:val="00C22204"/>
    <w:rsid w:val="00C22609"/>
    <w:rsid w:val="00C30F31"/>
    <w:rsid w:val="00C40F7A"/>
    <w:rsid w:val="00C47FED"/>
    <w:rsid w:val="00C51096"/>
    <w:rsid w:val="00C5237E"/>
    <w:rsid w:val="00C53624"/>
    <w:rsid w:val="00C5747C"/>
    <w:rsid w:val="00C6230B"/>
    <w:rsid w:val="00C64F40"/>
    <w:rsid w:val="00C6577F"/>
    <w:rsid w:val="00C67199"/>
    <w:rsid w:val="00C71B32"/>
    <w:rsid w:val="00C7220B"/>
    <w:rsid w:val="00C77294"/>
    <w:rsid w:val="00C83D4F"/>
    <w:rsid w:val="00C85173"/>
    <w:rsid w:val="00CA2FD3"/>
    <w:rsid w:val="00CA47CE"/>
    <w:rsid w:val="00CA493B"/>
    <w:rsid w:val="00CA5ECB"/>
    <w:rsid w:val="00CB0B2F"/>
    <w:rsid w:val="00CB3D02"/>
    <w:rsid w:val="00CB7A8B"/>
    <w:rsid w:val="00CD0B72"/>
    <w:rsid w:val="00CD2B4B"/>
    <w:rsid w:val="00CD5168"/>
    <w:rsid w:val="00CD64D4"/>
    <w:rsid w:val="00CF5F74"/>
    <w:rsid w:val="00CF7220"/>
    <w:rsid w:val="00D01FE8"/>
    <w:rsid w:val="00D066B1"/>
    <w:rsid w:val="00D168AE"/>
    <w:rsid w:val="00D21D5B"/>
    <w:rsid w:val="00D34935"/>
    <w:rsid w:val="00D34B2A"/>
    <w:rsid w:val="00D44349"/>
    <w:rsid w:val="00D443BA"/>
    <w:rsid w:val="00D53E36"/>
    <w:rsid w:val="00D54ACE"/>
    <w:rsid w:val="00D569A6"/>
    <w:rsid w:val="00D64805"/>
    <w:rsid w:val="00D67294"/>
    <w:rsid w:val="00D67DF3"/>
    <w:rsid w:val="00D7416E"/>
    <w:rsid w:val="00D82298"/>
    <w:rsid w:val="00D85892"/>
    <w:rsid w:val="00D91E07"/>
    <w:rsid w:val="00D92308"/>
    <w:rsid w:val="00D92DB3"/>
    <w:rsid w:val="00D961B8"/>
    <w:rsid w:val="00DA0116"/>
    <w:rsid w:val="00DA3F74"/>
    <w:rsid w:val="00DA47AB"/>
    <w:rsid w:val="00DB1360"/>
    <w:rsid w:val="00DB26F2"/>
    <w:rsid w:val="00DC107E"/>
    <w:rsid w:val="00DC4759"/>
    <w:rsid w:val="00DC69FF"/>
    <w:rsid w:val="00DC7BDC"/>
    <w:rsid w:val="00DD488C"/>
    <w:rsid w:val="00DE038A"/>
    <w:rsid w:val="00DE4865"/>
    <w:rsid w:val="00DF0C55"/>
    <w:rsid w:val="00DF31A2"/>
    <w:rsid w:val="00E052EF"/>
    <w:rsid w:val="00E06F5D"/>
    <w:rsid w:val="00E10C92"/>
    <w:rsid w:val="00E140DF"/>
    <w:rsid w:val="00E17787"/>
    <w:rsid w:val="00E212E4"/>
    <w:rsid w:val="00E255A6"/>
    <w:rsid w:val="00E42FAB"/>
    <w:rsid w:val="00E44BF7"/>
    <w:rsid w:val="00E5083E"/>
    <w:rsid w:val="00E552AA"/>
    <w:rsid w:val="00E7013C"/>
    <w:rsid w:val="00E829C9"/>
    <w:rsid w:val="00E83642"/>
    <w:rsid w:val="00E90DEB"/>
    <w:rsid w:val="00E91DC1"/>
    <w:rsid w:val="00E91F89"/>
    <w:rsid w:val="00E95643"/>
    <w:rsid w:val="00EA11BD"/>
    <w:rsid w:val="00EB0756"/>
    <w:rsid w:val="00EB20AC"/>
    <w:rsid w:val="00EC35A1"/>
    <w:rsid w:val="00EC39A6"/>
    <w:rsid w:val="00EC52BB"/>
    <w:rsid w:val="00ED70E8"/>
    <w:rsid w:val="00EE050D"/>
    <w:rsid w:val="00EE2DAD"/>
    <w:rsid w:val="00EF02C2"/>
    <w:rsid w:val="00EF11C5"/>
    <w:rsid w:val="00F0267D"/>
    <w:rsid w:val="00F06F96"/>
    <w:rsid w:val="00F15AF7"/>
    <w:rsid w:val="00F22F92"/>
    <w:rsid w:val="00F25668"/>
    <w:rsid w:val="00F3131B"/>
    <w:rsid w:val="00F31434"/>
    <w:rsid w:val="00F33F3E"/>
    <w:rsid w:val="00F34568"/>
    <w:rsid w:val="00F460DB"/>
    <w:rsid w:val="00F52175"/>
    <w:rsid w:val="00F56DD6"/>
    <w:rsid w:val="00F665D5"/>
    <w:rsid w:val="00F74AE0"/>
    <w:rsid w:val="00F763E5"/>
    <w:rsid w:val="00F77D00"/>
    <w:rsid w:val="00F81852"/>
    <w:rsid w:val="00F84147"/>
    <w:rsid w:val="00F843EA"/>
    <w:rsid w:val="00F87881"/>
    <w:rsid w:val="00F91300"/>
    <w:rsid w:val="00F93A6A"/>
    <w:rsid w:val="00F95EEE"/>
    <w:rsid w:val="00F96C4B"/>
    <w:rsid w:val="00FA6FE3"/>
    <w:rsid w:val="00FC419A"/>
    <w:rsid w:val="00FC49A7"/>
    <w:rsid w:val="00FC7E2C"/>
    <w:rsid w:val="00FD1B4F"/>
    <w:rsid w:val="00FD1B97"/>
    <w:rsid w:val="00FE6CEC"/>
    <w:rsid w:val="00FE7A42"/>
    <w:rsid w:val="00FF30DF"/>
    <w:rsid w:val="00FF44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ind w:left="576"/>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 w:type="table" w:styleId="GridTable1Light">
    <w:name w:val="Grid Table 1 Light"/>
    <w:basedOn w:val="TableNormal"/>
    <w:uiPriority w:val="46"/>
    <w:rsid w:val="00C30F3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5730356">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19778157">
      <w:bodyDiv w:val="1"/>
      <w:marLeft w:val="0"/>
      <w:marRight w:val="0"/>
      <w:marTop w:val="0"/>
      <w:marBottom w:val="0"/>
      <w:divBdr>
        <w:top w:val="none" w:sz="0" w:space="0" w:color="auto"/>
        <w:left w:val="none" w:sz="0" w:space="0" w:color="auto"/>
        <w:bottom w:val="none" w:sz="0" w:space="0" w:color="auto"/>
        <w:right w:val="none" w:sz="0" w:space="0" w:color="auto"/>
      </w:divBdr>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511140082">
      <w:bodyDiv w:val="1"/>
      <w:marLeft w:val="0"/>
      <w:marRight w:val="0"/>
      <w:marTop w:val="0"/>
      <w:marBottom w:val="0"/>
      <w:divBdr>
        <w:top w:val="none" w:sz="0" w:space="0" w:color="auto"/>
        <w:left w:val="none" w:sz="0" w:space="0" w:color="auto"/>
        <w:bottom w:val="none" w:sz="0" w:space="0" w:color="auto"/>
        <w:right w:val="none" w:sz="0" w:space="0" w:color="auto"/>
      </w:divBdr>
    </w:div>
    <w:div w:id="644428608">
      <w:bodyDiv w:val="1"/>
      <w:marLeft w:val="0"/>
      <w:marRight w:val="0"/>
      <w:marTop w:val="0"/>
      <w:marBottom w:val="0"/>
      <w:divBdr>
        <w:top w:val="none" w:sz="0" w:space="0" w:color="auto"/>
        <w:left w:val="none" w:sz="0" w:space="0" w:color="auto"/>
        <w:bottom w:val="none" w:sz="0" w:space="0" w:color="auto"/>
        <w:right w:val="none" w:sz="0" w:space="0" w:color="auto"/>
      </w:divBdr>
    </w:div>
    <w:div w:id="648435182">
      <w:bodyDiv w:val="1"/>
      <w:marLeft w:val="0"/>
      <w:marRight w:val="0"/>
      <w:marTop w:val="0"/>
      <w:marBottom w:val="0"/>
      <w:divBdr>
        <w:top w:val="none" w:sz="0" w:space="0" w:color="auto"/>
        <w:left w:val="none" w:sz="0" w:space="0" w:color="auto"/>
        <w:bottom w:val="none" w:sz="0" w:space="0" w:color="auto"/>
        <w:right w:val="none" w:sz="0" w:space="0" w:color="auto"/>
      </w:divBdr>
    </w:div>
    <w:div w:id="759183949">
      <w:bodyDiv w:val="1"/>
      <w:marLeft w:val="0"/>
      <w:marRight w:val="0"/>
      <w:marTop w:val="0"/>
      <w:marBottom w:val="0"/>
      <w:divBdr>
        <w:top w:val="none" w:sz="0" w:space="0" w:color="auto"/>
        <w:left w:val="none" w:sz="0" w:space="0" w:color="auto"/>
        <w:bottom w:val="none" w:sz="0" w:space="0" w:color="auto"/>
        <w:right w:val="none" w:sz="0" w:space="0" w:color="auto"/>
      </w:divBdr>
      <w:divsChild>
        <w:div w:id="507906707">
          <w:marLeft w:val="0"/>
          <w:marRight w:val="0"/>
          <w:marTop w:val="0"/>
          <w:marBottom w:val="0"/>
          <w:divBdr>
            <w:top w:val="none" w:sz="0" w:space="0" w:color="auto"/>
            <w:left w:val="none" w:sz="0" w:space="0" w:color="auto"/>
            <w:bottom w:val="none" w:sz="0" w:space="0" w:color="auto"/>
            <w:right w:val="none" w:sz="0" w:space="0" w:color="auto"/>
          </w:divBdr>
          <w:divsChild>
            <w:div w:id="1409499171">
              <w:marLeft w:val="0"/>
              <w:marRight w:val="0"/>
              <w:marTop w:val="0"/>
              <w:marBottom w:val="0"/>
              <w:divBdr>
                <w:top w:val="none" w:sz="0" w:space="0" w:color="auto"/>
                <w:left w:val="none" w:sz="0" w:space="0" w:color="auto"/>
                <w:bottom w:val="none" w:sz="0" w:space="0" w:color="auto"/>
                <w:right w:val="none" w:sz="0" w:space="0" w:color="auto"/>
              </w:divBdr>
              <w:divsChild>
                <w:div w:id="146436560">
                  <w:marLeft w:val="0"/>
                  <w:marRight w:val="0"/>
                  <w:marTop w:val="0"/>
                  <w:marBottom w:val="0"/>
                  <w:divBdr>
                    <w:top w:val="none" w:sz="0" w:space="0" w:color="auto"/>
                    <w:left w:val="none" w:sz="0" w:space="0" w:color="auto"/>
                    <w:bottom w:val="none" w:sz="0" w:space="0" w:color="auto"/>
                    <w:right w:val="none" w:sz="0" w:space="0" w:color="auto"/>
                  </w:divBdr>
                  <w:divsChild>
                    <w:div w:id="1616987568">
                      <w:marLeft w:val="0"/>
                      <w:marRight w:val="0"/>
                      <w:marTop w:val="0"/>
                      <w:marBottom w:val="0"/>
                      <w:divBdr>
                        <w:top w:val="none" w:sz="0" w:space="0" w:color="auto"/>
                        <w:left w:val="none" w:sz="0" w:space="0" w:color="auto"/>
                        <w:bottom w:val="none" w:sz="0" w:space="0" w:color="auto"/>
                        <w:right w:val="none" w:sz="0" w:space="0" w:color="auto"/>
                      </w:divBdr>
                      <w:divsChild>
                        <w:div w:id="1392921466">
                          <w:marLeft w:val="0"/>
                          <w:marRight w:val="0"/>
                          <w:marTop w:val="0"/>
                          <w:marBottom w:val="0"/>
                          <w:divBdr>
                            <w:top w:val="none" w:sz="0" w:space="0" w:color="auto"/>
                            <w:left w:val="none" w:sz="0" w:space="0" w:color="auto"/>
                            <w:bottom w:val="none" w:sz="0" w:space="0" w:color="auto"/>
                            <w:right w:val="none" w:sz="0" w:space="0" w:color="auto"/>
                          </w:divBdr>
                          <w:divsChild>
                            <w:div w:id="526143846">
                              <w:marLeft w:val="0"/>
                              <w:marRight w:val="0"/>
                              <w:marTop w:val="0"/>
                              <w:marBottom w:val="0"/>
                              <w:divBdr>
                                <w:top w:val="none" w:sz="0" w:space="0" w:color="auto"/>
                                <w:left w:val="none" w:sz="0" w:space="0" w:color="auto"/>
                                <w:bottom w:val="none" w:sz="0" w:space="0" w:color="auto"/>
                                <w:right w:val="none" w:sz="0" w:space="0" w:color="auto"/>
                              </w:divBdr>
                              <w:divsChild>
                                <w:div w:id="930966616">
                                  <w:marLeft w:val="0"/>
                                  <w:marRight w:val="0"/>
                                  <w:marTop w:val="0"/>
                                  <w:marBottom w:val="0"/>
                                  <w:divBdr>
                                    <w:top w:val="none" w:sz="0" w:space="0" w:color="auto"/>
                                    <w:left w:val="none" w:sz="0" w:space="0" w:color="auto"/>
                                    <w:bottom w:val="none" w:sz="0" w:space="0" w:color="auto"/>
                                    <w:right w:val="none" w:sz="0" w:space="0" w:color="auto"/>
                                  </w:divBdr>
                                  <w:divsChild>
                                    <w:div w:id="97394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023969">
                          <w:marLeft w:val="0"/>
                          <w:marRight w:val="0"/>
                          <w:marTop w:val="0"/>
                          <w:marBottom w:val="0"/>
                          <w:divBdr>
                            <w:top w:val="none" w:sz="0" w:space="0" w:color="auto"/>
                            <w:left w:val="none" w:sz="0" w:space="0" w:color="auto"/>
                            <w:bottom w:val="none" w:sz="0" w:space="0" w:color="auto"/>
                            <w:right w:val="none" w:sz="0" w:space="0" w:color="auto"/>
                          </w:divBdr>
                          <w:divsChild>
                            <w:div w:id="528833384">
                              <w:marLeft w:val="0"/>
                              <w:marRight w:val="0"/>
                              <w:marTop w:val="0"/>
                              <w:marBottom w:val="0"/>
                              <w:divBdr>
                                <w:top w:val="none" w:sz="0" w:space="0" w:color="auto"/>
                                <w:left w:val="none" w:sz="0" w:space="0" w:color="auto"/>
                                <w:bottom w:val="none" w:sz="0" w:space="0" w:color="auto"/>
                                <w:right w:val="none" w:sz="0" w:space="0" w:color="auto"/>
                              </w:divBdr>
                              <w:divsChild>
                                <w:div w:id="37612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925266">
      <w:bodyDiv w:val="1"/>
      <w:marLeft w:val="0"/>
      <w:marRight w:val="0"/>
      <w:marTop w:val="0"/>
      <w:marBottom w:val="0"/>
      <w:divBdr>
        <w:top w:val="none" w:sz="0" w:space="0" w:color="auto"/>
        <w:left w:val="none" w:sz="0" w:space="0" w:color="auto"/>
        <w:bottom w:val="none" w:sz="0" w:space="0" w:color="auto"/>
        <w:right w:val="none" w:sz="0" w:space="0" w:color="auto"/>
      </w:divBdr>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8235517">
      <w:bodyDiv w:val="1"/>
      <w:marLeft w:val="0"/>
      <w:marRight w:val="0"/>
      <w:marTop w:val="0"/>
      <w:marBottom w:val="0"/>
      <w:divBdr>
        <w:top w:val="none" w:sz="0" w:space="0" w:color="auto"/>
        <w:left w:val="none" w:sz="0" w:space="0" w:color="auto"/>
        <w:bottom w:val="none" w:sz="0" w:space="0" w:color="auto"/>
        <w:right w:val="none" w:sz="0" w:space="0" w:color="auto"/>
      </w:divBdr>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433208429">
      <w:bodyDiv w:val="1"/>
      <w:marLeft w:val="0"/>
      <w:marRight w:val="0"/>
      <w:marTop w:val="0"/>
      <w:marBottom w:val="0"/>
      <w:divBdr>
        <w:top w:val="none" w:sz="0" w:space="0" w:color="auto"/>
        <w:left w:val="none" w:sz="0" w:space="0" w:color="auto"/>
        <w:bottom w:val="none" w:sz="0" w:space="0" w:color="auto"/>
        <w:right w:val="none" w:sz="0" w:space="0" w:color="auto"/>
      </w:divBdr>
    </w:div>
    <w:div w:id="1523938291">
      <w:bodyDiv w:val="1"/>
      <w:marLeft w:val="0"/>
      <w:marRight w:val="0"/>
      <w:marTop w:val="0"/>
      <w:marBottom w:val="0"/>
      <w:divBdr>
        <w:top w:val="none" w:sz="0" w:space="0" w:color="auto"/>
        <w:left w:val="none" w:sz="0" w:space="0" w:color="auto"/>
        <w:bottom w:val="none" w:sz="0" w:space="0" w:color="auto"/>
        <w:right w:val="none" w:sz="0" w:space="0" w:color="auto"/>
      </w:divBdr>
    </w:div>
    <w:div w:id="1613899237">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196127">
      <w:bodyDiv w:val="1"/>
      <w:marLeft w:val="0"/>
      <w:marRight w:val="0"/>
      <w:marTop w:val="0"/>
      <w:marBottom w:val="0"/>
      <w:divBdr>
        <w:top w:val="none" w:sz="0" w:space="0" w:color="auto"/>
        <w:left w:val="none" w:sz="0" w:space="0" w:color="auto"/>
        <w:bottom w:val="none" w:sz="0" w:space="0" w:color="auto"/>
        <w:right w:val="none" w:sz="0" w:space="0" w:color="auto"/>
      </w:divBdr>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8376046">
      <w:bodyDiv w:val="1"/>
      <w:marLeft w:val="0"/>
      <w:marRight w:val="0"/>
      <w:marTop w:val="0"/>
      <w:marBottom w:val="0"/>
      <w:divBdr>
        <w:top w:val="none" w:sz="0" w:space="0" w:color="auto"/>
        <w:left w:val="none" w:sz="0" w:space="0" w:color="auto"/>
        <w:bottom w:val="none" w:sz="0" w:space="0" w:color="auto"/>
        <w:right w:val="none" w:sz="0" w:space="0" w:color="auto"/>
      </w:divBdr>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867021731">
      <w:bodyDiv w:val="1"/>
      <w:marLeft w:val="0"/>
      <w:marRight w:val="0"/>
      <w:marTop w:val="0"/>
      <w:marBottom w:val="0"/>
      <w:divBdr>
        <w:top w:val="none" w:sz="0" w:space="0" w:color="auto"/>
        <w:left w:val="none" w:sz="0" w:space="0" w:color="auto"/>
        <w:bottom w:val="none" w:sz="0" w:space="0" w:color="auto"/>
        <w:right w:val="none" w:sz="0" w:space="0" w:color="auto"/>
      </w:divBdr>
    </w:div>
    <w:div w:id="1898080315">
      <w:bodyDiv w:val="1"/>
      <w:marLeft w:val="0"/>
      <w:marRight w:val="0"/>
      <w:marTop w:val="0"/>
      <w:marBottom w:val="0"/>
      <w:divBdr>
        <w:top w:val="none" w:sz="0" w:space="0" w:color="auto"/>
        <w:left w:val="none" w:sz="0" w:space="0" w:color="auto"/>
        <w:bottom w:val="none" w:sz="0" w:space="0" w:color="auto"/>
        <w:right w:val="none" w:sz="0" w:space="0" w:color="auto"/>
      </w:divBdr>
      <w:divsChild>
        <w:div w:id="856579832">
          <w:marLeft w:val="0"/>
          <w:marRight w:val="0"/>
          <w:marTop w:val="0"/>
          <w:marBottom w:val="0"/>
          <w:divBdr>
            <w:top w:val="none" w:sz="0" w:space="0" w:color="auto"/>
            <w:left w:val="none" w:sz="0" w:space="0" w:color="auto"/>
            <w:bottom w:val="none" w:sz="0" w:space="0" w:color="auto"/>
            <w:right w:val="none" w:sz="0" w:space="0" w:color="auto"/>
          </w:divBdr>
          <w:divsChild>
            <w:div w:id="273291630">
              <w:marLeft w:val="0"/>
              <w:marRight w:val="0"/>
              <w:marTop w:val="0"/>
              <w:marBottom w:val="0"/>
              <w:divBdr>
                <w:top w:val="none" w:sz="0" w:space="0" w:color="auto"/>
                <w:left w:val="none" w:sz="0" w:space="0" w:color="auto"/>
                <w:bottom w:val="none" w:sz="0" w:space="0" w:color="auto"/>
                <w:right w:val="none" w:sz="0" w:space="0" w:color="auto"/>
              </w:divBdr>
              <w:divsChild>
                <w:div w:id="1794208229">
                  <w:marLeft w:val="0"/>
                  <w:marRight w:val="0"/>
                  <w:marTop w:val="0"/>
                  <w:marBottom w:val="0"/>
                  <w:divBdr>
                    <w:top w:val="none" w:sz="0" w:space="0" w:color="auto"/>
                    <w:left w:val="none" w:sz="0" w:space="0" w:color="auto"/>
                    <w:bottom w:val="none" w:sz="0" w:space="0" w:color="auto"/>
                    <w:right w:val="none" w:sz="0" w:space="0" w:color="auto"/>
                  </w:divBdr>
                  <w:divsChild>
                    <w:div w:id="1764758705">
                      <w:marLeft w:val="0"/>
                      <w:marRight w:val="0"/>
                      <w:marTop w:val="0"/>
                      <w:marBottom w:val="0"/>
                      <w:divBdr>
                        <w:top w:val="none" w:sz="0" w:space="0" w:color="auto"/>
                        <w:left w:val="none" w:sz="0" w:space="0" w:color="auto"/>
                        <w:bottom w:val="none" w:sz="0" w:space="0" w:color="auto"/>
                        <w:right w:val="none" w:sz="0" w:space="0" w:color="auto"/>
                      </w:divBdr>
                      <w:divsChild>
                        <w:div w:id="331108098">
                          <w:marLeft w:val="0"/>
                          <w:marRight w:val="0"/>
                          <w:marTop w:val="0"/>
                          <w:marBottom w:val="0"/>
                          <w:divBdr>
                            <w:top w:val="none" w:sz="0" w:space="0" w:color="auto"/>
                            <w:left w:val="none" w:sz="0" w:space="0" w:color="auto"/>
                            <w:bottom w:val="none" w:sz="0" w:space="0" w:color="auto"/>
                            <w:right w:val="none" w:sz="0" w:space="0" w:color="auto"/>
                          </w:divBdr>
                          <w:divsChild>
                            <w:div w:id="1110079206">
                              <w:marLeft w:val="0"/>
                              <w:marRight w:val="0"/>
                              <w:marTop w:val="0"/>
                              <w:marBottom w:val="0"/>
                              <w:divBdr>
                                <w:top w:val="none" w:sz="0" w:space="0" w:color="auto"/>
                                <w:left w:val="none" w:sz="0" w:space="0" w:color="auto"/>
                                <w:bottom w:val="none" w:sz="0" w:space="0" w:color="auto"/>
                                <w:right w:val="none" w:sz="0" w:space="0" w:color="auto"/>
                              </w:divBdr>
                              <w:divsChild>
                                <w:div w:id="1643852315">
                                  <w:marLeft w:val="0"/>
                                  <w:marRight w:val="0"/>
                                  <w:marTop w:val="0"/>
                                  <w:marBottom w:val="0"/>
                                  <w:divBdr>
                                    <w:top w:val="none" w:sz="0" w:space="0" w:color="auto"/>
                                    <w:left w:val="none" w:sz="0" w:space="0" w:color="auto"/>
                                    <w:bottom w:val="none" w:sz="0" w:space="0" w:color="auto"/>
                                    <w:right w:val="none" w:sz="0" w:space="0" w:color="auto"/>
                                  </w:divBdr>
                                  <w:divsChild>
                                    <w:div w:id="1497112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596440">
                          <w:marLeft w:val="0"/>
                          <w:marRight w:val="0"/>
                          <w:marTop w:val="0"/>
                          <w:marBottom w:val="0"/>
                          <w:divBdr>
                            <w:top w:val="none" w:sz="0" w:space="0" w:color="auto"/>
                            <w:left w:val="none" w:sz="0" w:space="0" w:color="auto"/>
                            <w:bottom w:val="none" w:sz="0" w:space="0" w:color="auto"/>
                            <w:right w:val="none" w:sz="0" w:space="0" w:color="auto"/>
                          </w:divBdr>
                          <w:divsChild>
                            <w:div w:id="367029093">
                              <w:marLeft w:val="0"/>
                              <w:marRight w:val="0"/>
                              <w:marTop w:val="0"/>
                              <w:marBottom w:val="0"/>
                              <w:divBdr>
                                <w:top w:val="none" w:sz="0" w:space="0" w:color="auto"/>
                                <w:left w:val="none" w:sz="0" w:space="0" w:color="auto"/>
                                <w:bottom w:val="none" w:sz="0" w:space="0" w:color="auto"/>
                                <w:right w:val="none" w:sz="0" w:space="0" w:color="auto"/>
                              </w:divBdr>
                              <w:divsChild>
                                <w:div w:id="54101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6354427">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 w:id="2004163481">
      <w:bodyDiv w:val="1"/>
      <w:marLeft w:val="0"/>
      <w:marRight w:val="0"/>
      <w:marTop w:val="0"/>
      <w:marBottom w:val="0"/>
      <w:divBdr>
        <w:top w:val="none" w:sz="0" w:space="0" w:color="auto"/>
        <w:left w:val="none" w:sz="0" w:space="0" w:color="auto"/>
        <w:bottom w:val="none" w:sz="0" w:space="0" w:color="auto"/>
        <w:right w:val="none" w:sz="0" w:space="0" w:color="auto"/>
      </w:divBdr>
    </w:div>
    <w:div w:id="208695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032</TotalTime>
  <Pages>25</Pages>
  <Words>37558</Words>
  <Characters>214085</Characters>
  <Application>Microsoft Office Word</Application>
  <DocSecurity>0</DocSecurity>
  <Lines>1784</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Ardelean, Eugen Richard</cp:lastModifiedBy>
  <cp:revision>1271</cp:revision>
  <dcterms:created xsi:type="dcterms:W3CDTF">2025-01-20T19:30:00Z</dcterms:created>
  <dcterms:modified xsi:type="dcterms:W3CDTF">2025-05-0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7.0.15"&gt;&lt;session id="8mdVVFhR"/&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